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D9330" w14:textId="77777777" w:rsidR="002932B0" w:rsidRPr="002932B0" w:rsidRDefault="002932B0" w:rsidP="002932B0">
      <w:pPr>
        <w:keepNext/>
        <w:keepLines/>
        <w:spacing w:before="480" w:after="120" w:line="240" w:lineRule="auto"/>
        <w:jc w:val="center"/>
        <w:outlineLvl w:val="0"/>
        <w:rPr>
          <w:rFonts w:ascii="Times New Roman" w:eastAsia="Calibri" w:hAnsi="Times New Roman" w:cs="Times New Roman"/>
          <w:b/>
          <w:kern w:val="0"/>
          <w:sz w:val="28"/>
          <w:szCs w:val="28"/>
          <w14:ligatures w14:val="none"/>
        </w:rPr>
      </w:pPr>
      <w:r w:rsidRPr="002932B0">
        <w:rPr>
          <w:rFonts w:ascii="Times New Roman" w:eastAsia="Calibri" w:hAnsi="Times New Roman" w:cs="Times New Roman"/>
          <w:b/>
          <w:kern w:val="0"/>
          <w:sz w:val="28"/>
          <w:szCs w:val="28"/>
          <w14:ligatures w14:val="none"/>
        </w:rPr>
        <w:t>DAFTAR PUSTAKA</w:t>
      </w:r>
    </w:p>
    <w:p w14:paraId="67144F82" w14:textId="77777777" w:rsidR="002932B0" w:rsidRPr="002932B0" w:rsidRDefault="002932B0" w:rsidP="002932B0">
      <w:pPr>
        <w:rPr>
          <w:rFonts w:ascii="Calibri" w:eastAsia="Calibri" w:hAnsi="Calibri" w:cs="Calibri"/>
          <w:kern w:val="0"/>
          <w14:ligatures w14:val="none"/>
        </w:rPr>
      </w:pPr>
    </w:p>
    <w:p w14:paraId="113B1B7A" w14:textId="77777777" w:rsidR="002932B0" w:rsidRPr="002932B0" w:rsidRDefault="002932B0" w:rsidP="002932B0">
      <w:pPr>
        <w:spacing w:line="240" w:lineRule="auto"/>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BUKU</w:t>
      </w:r>
    </w:p>
    <w:p w14:paraId="2399C45B" w14:textId="77777777" w:rsidR="002932B0" w:rsidRPr="002932B0" w:rsidRDefault="002932B0" w:rsidP="002932B0">
      <w:pPr>
        <w:widowControl w:val="0"/>
        <w:autoSpaceDE w:val="0"/>
        <w:autoSpaceDN w:val="0"/>
        <w:adjustRightInd w:val="0"/>
        <w:spacing w:line="240" w:lineRule="auto"/>
        <w:ind w:left="480" w:hanging="480"/>
        <w:rPr>
          <w:rFonts w:ascii="Times New Roman" w:eastAsia="Calibri" w:hAnsi="Times New Roman" w:cs="Times New Roman"/>
          <w:noProof/>
          <w:kern w:val="0"/>
          <w:sz w:val="24"/>
          <w:szCs w:val="24"/>
          <w14:ligatures w14:val="none"/>
        </w:rPr>
      </w:pPr>
      <w:r w:rsidRPr="002932B0">
        <w:rPr>
          <w:rFonts w:ascii="Times New Roman" w:eastAsia="Calibri" w:hAnsi="Times New Roman" w:cs="Times New Roman"/>
          <w:kern w:val="0"/>
          <w:sz w:val="24"/>
          <w:szCs w:val="24"/>
          <w14:ligatures w14:val="none"/>
        </w:rPr>
        <w:fldChar w:fldCharType="begin" w:fldLock="1"/>
      </w:r>
      <w:r w:rsidRPr="002932B0">
        <w:rPr>
          <w:rFonts w:ascii="Times New Roman" w:eastAsia="Calibri" w:hAnsi="Times New Roman" w:cs="Times New Roman"/>
          <w:kern w:val="0"/>
          <w:sz w:val="24"/>
          <w:szCs w:val="24"/>
          <w14:ligatures w14:val="none"/>
        </w:rPr>
        <w:instrText xml:space="preserve">ADDIN Mendeley Bibliography CSL_BIBLIOGRAPHY </w:instrText>
      </w:r>
      <w:r w:rsidRPr="002932B0">
        <w:rPr>
          <w:rFonts w:ascii="Times New Roman" w:eastAsia="Calibri" w:hAnsi="Times New Roman" w:cs="Times New Roman"/>
          <w:kern w:val="0"/>
          <w:sz w:val="24"/>
          <w:szCs w:val="24"/>
          <w14:ligatures w14:val="none"/>
        </w:rPr>
        <w:fldChar w:fldCharType="separate"/>
      </w:r>
      <w:r w:rsidRPr="002932B0">
        <w:rPr>
          <w:rFonts w:ascii="Times New Roman" w:eastAsia="Calibri" w:hAnsi="Times New Roman" w:cs="Times New Roman"/>
          <w:noProof/>
          <w:kern w:val="0"/>
          <w:sz w:val="24"/>
          <w:szCs w:val="24"/>
          <w14:ligatures w14:val="none"/>
        </w:rPr>
        <w:t xml:space="preserve">Achmad Nurmandi, D. (2018). </w:t>
      </w:r>
      <w:r w:rsidRPr="002932B0">
        <w:rPr>
          <w:rFonts w:ascii="Times New Roman" w:eastAsia="Calibri" w:hAnsi="Times New Roman" w:cs="Times New Roman"/>
          <w:i/>
          <w:iCs/>
          <w:noProof/>
          <w:kern w:val="0"/>
          <w:sz w:val="24"/>
          <w:szCs w:val="24"/>
          <w14:ligatures w14:val="none"/>
        </w:rPr>
        <w:t>Pelayanan Sektor Publik</w:t>
      </w:r>
      <w:r w:rsidRPr="002932B0">
        <w:rPr>
          <w:rFonts w:ascii="Times New Roman" w:eastAsia="Calibri" w:hAnsi="Times New Roman" w:cs="Times New Roman"/>
          <w:noProof/>
          <w:kern w:val="0"/>
          <w:sz w:val="24"/>
          <w:szCs w:val="24"/>
          <w14:ligatures w14:val="none"/>
        </w:rPr>
        <w:t>. Universitas Muhammadiyah Yogyakarta.</w:t>
      </w:r>
    </w:p>
    <w:p w14:paraId="5D0E90E7" w14:textId="77777777" w:rsidR="002932B0" w:rsidRPr="002932B0" w:rsidRDefault="002932B0" w:rsidP="002932B0">
      <w:pPr>
        <w:widowControl w:val="0"/>
        <w:autoSpaceDE w:val="0"/>
        <w:autoSpaceDN w:val="0"/>
        <w:adjustRightInd w:val="0"/>
        <w:spacing w:line="240" w:lineRule="auto"/>
        <w:ind w:left="480" w:hanging="480"/>
        <w:rPr>
          <w:rFonts w:ascii="Times New Roman" w:eastAsia="Calibri" w:hAnsi="Times New Roman" w:cs="Times New Roman"/>
          <w:noProof/>
          <w:kern w:val="0"/>
          <w:sz w:val="24"/>
          <w:szCs w:val="24"/>
          <w14:ligatures w14:val="none"/>
        </w:rPr>
      </w:pPr>
      <w:r w:rsidRPr="002932B0">
        <w:rPr>
          <w:rFonts w:ascii="Times New Roman" w:eastAsia="Calibri" w:hAnsi="Times New Roman" w:cs="Times New Roman"/>
          <w:noProof/>
          <w:kern w:val="0"/>
          <w:sz w:val="24"/>
          <w:szCs w:val="24"/>
          <w14:ligatures w14:val="none"/>
        </w:rPr>
        <w:t xml:space="preserve">Dr. Farida Nugrahani, M. H. (2008). </w:t>
      </w:r>
      <w:r w:rsidRPr="002932B0">
        <w:rPr>
          <w:rFonts w:ascii="Times New Roman" w:eastAsia="Calibri" w:hAnsi="Times New Roman" w:cs="Times New Roman"/>
          <w:i/>
          <w:iCs/>
          <w:noProof/>
          <w:kern w:val="0"/>
          <w:sz w:val="24"/>
          <w:szCs w:val="24"/>
          <w14:ligatures w14:val="none"/>
        </w:rPr>
        <w:t>Metode Penelitian Kualitatif dalam Penelitian Pendidikan Bahasa</w:t>
      </w:r>
      <w:r w:rsidRPr="002932B0">
        <w:rPr>
          <w:rFonts w:ascii="Times New Roman" w:eastAsia="Calibri" w:hAnsi="Times New Roman" w:cs="Times New Roman"/>
          <w:noProof/>
          <w:kern w:val="0"/>
          <w:sz w:val="24"/>
          <w:szCs w:val="24"/>
          <w14:ligatures w14:val="none"/>
        </w:rPr>
        <w:t xml:space="preserve">. </w:t>
      </w:r>
      <w:r w:rsidRPr="002932B0">
        <w:rPr>
          <w:rFonts w:ascii="Times New Roman" w:eastAsia="Calibri" w:hAnsi="Times New Roman" w:cs="Times New Roman"/>
          <w:i/>
          <w:iCs/>
          <w:noProof/>
          <w:kern w:val="0"/>
          <w:sz w:val="24"/>
          <w:szCs w:val="24"/>
          <w14:ligatures w14:val="none"/>
        </w:rPr>
        <w:t>1</w:t>
      </w:r>
      <w:r w:rsidRPr="002932B0">
        <w:rPr>
          <w:rFonts w:ascii="Times New Roman" w:eastAsia="Calibri" w:hAnsi="Times New Roman" w:cs="Times New Roman"/>
          <w:noProof/>
          <w:kern w:val="0"/>
          <w:sz w:val="24"/>
          <w:szCs w:val="24"/>
          <w14:ligatures w14:val="none"/>
        </w:rPr>
        <w:t>(1), 305.</w:t>
      </w:r>
    </w:p>
    <w:p w14:paraId="12D9D074" w14:textId="77777777" w:rsidR="002932B0" w:rsidRPr="002932B0" w:rsidRDefault="002932B0" w:rsidP="002932B0">
      <w:pPr>
        <w:widowControl w:val="0"/>
        <w:autoSpaceDE w:val="0"/>
        <w:autoSpaceDN w:val="0"/>
        <w:adjustRightInd w:val="0"/>
        <w:spacing w:line="240" w:lineRule="auto"/>
        <w:ind w:left="480" w:hanging="480"/>
        <w:rPr>
          <w:rFonts w:ascii="Times New Roman" w:eastAsia="Calibri" w:hAnsi="Times New Roman" w:cs="Times New Roman"/>
          <w:noProof/>
          <w:kern w:val="0"/>
          <w:sz w:val="24"/>
          <w:szCs w:val="24"/>
          <w14:ligatures w14:val="none"/>
        </w:rPr>
      </w:pPr>
      <w:r w:rsidRPr="002932B0">
        <w:rPr>
          <w:rFonts w:ascii="Times New Roman" w:eastAsia="Calibri" w:hAnsi="Times New Roman" w:cs="Times New Roman"/>
          <w:noProof/>
          <w:kern w:val="0"/>
          <w:sz w:val="24"/>
          <w:szCs w:val="24"/>
          <w14:ligatures w14:val="none"/>
        </w:rPr>
        <w:t xml:space="preserve">Dr Ani Purwanti, S.H., M. . (2020). </w:t>
      </w:r>
      <w:r w:rsidRPr="002932B0">
        <w:rPr>
          <w:rFonts w:ascii="Times New Roman" w:eastAsia="Calibri" w:hAnsi="Times New Roman" w:cs="Times New Roman"/>
          <w:i/>
          <w:iCs/>
          <w:noProof/>
          <w:kern w:val="0"/>
          <w:sz w:val="24"/>
          <w:szCs w:val="24"/>
          <w14:ligatures w14:val="none"/>
        </w:rPr>
        <w:t>Kekerasan Berbasis Gender</w:t>
      </w:r>
      <w:r w:rsidRPr="002932B0">
        <w:rPr>
          <w:rFonts w:ascii="Times New Roman" w:eastAsia="Calibri" w:hAnsi="Times New Roman" w:cs="Times New Roman"/>
          <w:noProof/>
          <w:kern w:val="0"/>
          <w:sz w:val="24"/>
          <w:szCs w:val="24"/>
          <w14:ligatures w14:val="none"/>
        </w:rPr>
        <w:t>. 78.</w:t>
      </w:r>
    </w:p>
    <w:p w14:paraId="491EA025" w14:textId="77777777" w:rsidR="002932B0" w:rsidRPr="002932B0" w:rsidRDefault="002932B0" w:rsidP="002932B0">
      <w:pPr>
        <w:widowControl w:val="0"/>
        <w:spacing w:after="140" w:line="240" w:lineRule="auto"/>
        <w:ind w:left="480" w:hanging="480"/>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 xml:space="preserve">Dwiyanto, Agus. 2005. </w:t>
      </w:r>
      <w:r w:rsidRPr="002932B0">
        <w:rPr>
          <w:rFonts w:ascii="Times New Roman" w:eastAsia="Calibri" w:hAnsi="Times New Roman" w:cs="Times New Roman"/>
          <w:i/>
          <w:iCs/>
          <w:kern w:val="0"/>
          <w:sz w:val="24"/>
          <w:szCs w:val="24"/>
          <w14:ligatures w14:val="none"/>
        </w:rPr>
        <w:t>Mewujudkan Good Government Melalui Pelayanan Publik,</w:t>
      </w:r>
      <w:r w:rsidRPr="002932B0">
        <w:rPr>
          <w:rFonts w:ascii="Times New Roman" w:eastAsia="Calibri" w:hAnsi="Times New Roman" w:cs="Times New Roman"/>
          <w:kern w:val="0"/>
          <w:sz w:val="24"/>
          <w:szCs w:val="24"/>
          <w14:ligatures w14:val="none"/>
        </w:rPr>
        <w:t xml:space="preserve"> Cetakan Ke 3. Yogyakarta: Gadjah Mada University Press</w:t>
      </w:r>
      <w:r w:rsidRPr="002932B0">
        <w:rPr>
          <w:rFonts w:ascii="Calibri" w:eastAsia="Calibri" w:hAnsi="Calibri" w:cs="Calibri"/>
          <w:kern w:val="0"/>
          <w14:ligatures w14:val="none"/>
        </w:rPr>
        <w:t>.</w:t>
      </w:r>
    </w:p>
    <w:p w14:paraId="36F29983" w14:textId="77777777" w:rsidR="002932B0" w:rsidRPr="002932B0" w:rsidRDefault="002932B0" w:rsidP="002932B0">
      <w:pPr>
        <w:widowControl w:val="0"/>
        <w:autoSpaceDE w:val="0"/>
        <w:autoSpaceDN w:val="0"/>
        <w:adjustRightInd w:val="0"/>
        <w:spacing w:line="240" w:lineRule="auto"/>
        <w:ind w:left="480" w:hanging="480"/>
        <w:rPr>
          <w:rFonts w:ascii="Times New Roman" w:eastAsia="Calibri" w:hAnsi="Times New Roman" w:cs="Times New Roman"/>
          <w:noProof/>
          <w:kern w:val="0"/>
          <w:sz w:val="24"/>
          <w14:ligatures w14:val="none"/>
        </w:rPr>
      </w:pPr>
      <w:r w:rsidRPr="002932B0">
        <w:rPr>
          <w:rFonts w:ascii="Times New Roman" w:eastAsia="Calibri" w:hAnsi="Times New Roman" w:cs="Times New Roman"/>
          <w:noProof/>
          <w:kern w:val="0"/>
          <w:sz w:val="24"/>
          <w:szCs w:val="24"/>
          <w14:ligatures w14:val="none"/>
        </w:rPr>
        <w:t xml:space="preserve">Yuhefizar, Huda, A., Gunawan, I., &amp; Hariyanto, E. (2017). Naskah Akademik dan Rancangan Peraturan Daerah tentang Pengelolaan E-Government di Provinsi Sumatera Barat. </w:t>
      </w:r>
      <w:r w:rsidRPr="002932B0">
        <w:rPr>
          <w:rFonts w:ascii="Times New Roman" w:eastAsia="Calibri" w:hAnsi="Times New Roman" w:cs="Times New Roman"/>
          <w:i/>
          <w:iCs/>
          <w:noProof/>
          <w:kern w:val="0"/>
          <w:sz w:val="24"/>
          <w:szCs w:val="24"/>
          <w14:ligatures w14:val="none"/>
        </w:rPr>
        <w:t>Pemerintah Provinsi Sumatera Barat</w:t>
      </w:r>
      <w:r w:rsidRPr="002932B0">
        <w:rPr>
          <w:rFonts w:ascii="Times New Roman" w:eastAsia="Calibri" w:hAnsi="Times New Roman" w:cs="Times New Roman"/>
          <w:noProof/>
          <w:kern w:val="0"/>
          <w:sz w:val="24"/>
          <w:szCs w:val="24"/>
          <w14:ligatures w14:val="none"/>
        </w:rPr>
        <w:t>, 91.</w:t>
      </w:r>
    </w:p>
    <w:p w14:paraId="13F809EA" w14:textId="77777777" w:rsidR="002932B0" w:rsidRPr="002932B0" w:rsidRDefault="002932B0" w:rsidP="002932B0">
      <w:pPr>
        <w:widowControl w:val="0"/>
        <w:spacing w:after="140"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fldChar w:fldCharType="end"/>
      </w:r>
      <w:r w:rsidRPr="002932B0">
        <w:rPr>
          <w:rFonts w:ascii="Times New Roman" w:eastAsia="Times New Roman" w:hAnsi="Times New Roman" w:cs="Times New Roman"/>
          <w:kern w:val="0"/>
          <w:sz w:val="24"/>
          <w:szCs w:val="24"/>
          <w14:ligatures w14:val="none"/>
        </w:rPr>
        <w:t xml:space="preserve"> Sri maulidiah, S. sos. M. s. (2018). </w:t>
      </w:r>
      <w:r w:rsidRPr="002932B0">
        <w:rPr>
          <w:rFonts w:ascii="Times New Roman" w:eastAsia="Times New Roman" w:hAnsi="Times New Roman" w:cs="Times New Roman"/>
          <w:i/>
          <w:kern w:val="0"/>
          <w:sz w:val="24"/>
          <w:szCs w:val="24"/>
          <w14:ligatures w14:val="none"/>
        </w:rPr>
        <w:t>Pelayanan Publik pelayanan administrasi terpadu kecamatan (Paten)</w:t>
      </w:r>
      <w:r w:rsidRPr="002932B0">
        <w:rPr>
          <w:rFonts w:ascii="Times New Roman" w:eastAsia="Times New Roman" w:hAnsi="Times New Roman" w:cs="Times New Roman"/>
          <w:kern w:val="0"/>
          <w:sz w:val="24"/>
          <w:szCs w:val="24"/>
          <w14:ligatures w14:val="none"/>
        </w:rPr>
        <w:t>.</w:t>
      </w:r>
    </w:p>
    <w:p w14:paraId="2DA108E3" w14:textId="77777777" w:rsidR="002932B0" w:rsidRPr="002932B0" w:rsidRDefault="002932B0" w:rsidP="002932B0">
      <w:pPr>
        <w:widowControl w:val="0"/>
        <w:spacing w:after="140" w:line="240" w:lineRule="auto"/>
        <w:ind w:left="480" w:hanging="480"/>
        <w:rPr>
          <w:rFonts w:ascii="Times New Roman" w:eastAsia="Times New Roman" w:hAnsi="Times New Roman" w:cs="Times New Roman"/>
          <w:kern w:val="0"/>
          <w:sz w:val="24"/>
          <w:szCs w:val="24"/>
          <w14:ligatures w14:val="none"/>
        </w:rPr>
      </w:pPr>
    </w:p>
    <w:p w14:paraId="15DEACC2" w14:textId="77777777" w:rsidR="002932B0" w:rsidRPr="002932B0" w:rsidRDefault="002932B0" w:rsidP="002932B0">
      <w:pPr>
        <w:spacing w:line="240" w:lineRule="auto"/>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JURNAL</w:t>
      </w:r>
    </w:p>
    <w:p w14:paraId="1A963C1C"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Alif, M., &amp; Warsono, H. (2019). Analisis Pengembangan E-Government Dalam Penyediaan Akses Informasi Di Perpustakaan Provinsi Jawa Tengah. </w:t>
      </w:r>
      <w:r w:rsidRPr="002932B0">
        <w:rPr>
          <w:rFonts w:ascii="Times New Roman" w:eastAsia="Times New Roman" w:hAnsi="Times New Roman" w:cs="Times New Roman"/>
          <w:i/>
          <w:kern w:val="0"/>
          <w:sz w:val="24"/>
          <w:szCs w:val="24"/>
          <w14:ligatures w14:val="none"/>
        </w:rPr>
        <w:t>Fakultas Ilmu Sosial Dan Ilmu Politik Universitas Diponegoro Jl.</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8</w:t>
      </w:r>
      <w:r w:rsidRPr="002932B0">
        <w:rPr>
          <w:rFonts w:ascii="Times New Roman" w:eastAsia="Times New Roman" w:hAnsi="Times New Roman" w:cs="Times New Roman"/>
          <w:kern w:val="0"/>
          <w:sz w:val="24"/>
          <w:szCs w:val="24"/>
          <w14:ligatures w14:val="none"/>
        </w:rPr>
        <w:t>(4), 510–524.</w:t>
      </w:r>
    </w:p>
    <w:p w14:paraId="108CC967"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Amelia Sidik, B. W. M. (2016). </w:t>
      </w:r>
      <w:r w:rsidRPr="002932B0">
        <w:rPr>
          <w:rFonts w:ascii="Times New Roman" w:eastAsia="Times New Roman" w:hAnsi="Times New Roman" w:cs="Times New Roman"/>
          <w:i/>
          <w:kern w:val="0"/>
          <w:sz w:val="24"/>
          <w:szCs w:val="24"/>
          <w14:ligatures w14:val="none"/>
        </w:rPr>
        <w:t>Pendekatan Analisis Data Menggunakan NVivo-software untuk Penelitian Desain Logo Museum Nasional Jakarta Pendekatan Analisis Data Menggunakan NVivo-software untuk Penelitian Desain Logo Museum Nasional Jakarta</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July</w:t>
      </w:r>
      <w:r w:rsidRPr="002932B0">
        <w:rPr>
          <w:rFonts w:ascii="Times New Roman" w:eastAsia="Times New Roman" w:hAnsi="Times New Roman" w:cs="Times New Roman"/>
          <w:kern w:val="0"/>
          <w:sz w:val="24"/>
          <w:szCs w:val="24"/>
          <w14:ligatures w14:val="none"/>
        </w:rPr>
        <w:t>. https://doi.org/10.9744/nirmana.13.1.1-4</w:t>
      </w:r>
    </w:p>
    <w:p w14:paraId="041735FC"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Arif Sofianto, D. (2019). Reformasi Pelayanan Publik Terintegrasi Berbasis Teknologi Informasi Di Jawa Tengah. </w:t>
      </w:r>
      <w:r w:rsidRPr="002932B0">
        <w:rPr>
          <w:rFonts w:ascii="Times New Roman" w:eastAsia="Times New Roman" w:hAnsi="Times New Roman" w:cs="Times New Roman"/>
          <w:i/>
          <w:kern w:val="0"/>
          <w:sz w:val="24"/>
          <w:szCs w:val="24"/>
          <w14:ligatures w14:val="none"/>
        </w:rPr>
        <w:t>BADAN PERENCANAAN PEMBANGUNAN, PENELITIAN DAN PENGEMBANGAN DAERAH PROVINSI JAWA TENGAH TAHUN 2019</w:t>
      </w:r>
      <w:r w:rsidRPr="002932B0">
        <w:rPr>
          <w:rFonts w:ascii="Times New Roman" w:eastAsia="Times New Roman" w:hAnsi="Times New Roman" w:cs="Times New Roman"/>
          <w:kern w:val="0"/>
          <w:sz w:val="24"/>
          <w:szCs w:val="24"/>
          <w14:ligatures w14:val="none"/>
        </w:rPr>
        <w:t>. http://sida.bappeda.jatengprov.go.id/wp-content/uploads/2022/08/2019-LAPORAN-PENELITIAN-REFORMASI-BIROKRASI.pdf</w:t>
      </w:r>
    </w:p>
    <w:p w14:paraId="097EB58E"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Fadli, M. R. (2021). Memahami desain metode penelitian kualitatif. </w:t>
      </w:r>
      <w:r w:rsidRPr="002932B0">
        <w:rPr>
          <w:rFonts w:ascii="Times New Roman" w:eastAsia="Times New Roman" w:hAnsi="Times New Roman" w:cs="Times New Roman"/>
          <w:i/>
          <w:kern w:val="0"/>
          <w:sz w:val="24"/>
          <w:szCs w:val="24"/>
          <w14:ligatures w14:val="none"/>
        </w:rPr>
        <w:t>Universitas Negeri Yogyakarta, Indonesia</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21</w:t>
      </w:r>
      <w:r w:rsidRPr="002932B0">
        <w:rPr>
          <w:rFonts w:ascii="Times New Roman" w:eastAsia="Times New Roman" w:hAnsi="Times New Roman" w:cs="Times New Roman"/>
          <w:kern w:val="0"/>
          <w:sz w:val="24"/>
          <w:szCs w:val="24"/>
          <w14:ligatures w14:val="none"/>
        </w:rPr>
        <w:t>(1), 33–54. https://doi.org/10.21831/hum.v21i1.38075</w:t>
      </w:r>
    </w:p>
    <w:p w14:paraId="5D07B41E"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Husein ilyas, D. (2012). Fungsi Pemerintahan Dalam Rangka Pelayanan Publik </w:t>
      </w:r>
      <w:r w:rsidRPr="002932B0">
        <w:rPr>
          <w:rFonts w:ascii="Times New Roman" w:eastAsia="Times New Roman" w:hAnsi="Times New Roman" w:cs="Times New Roman"/>
          <w:kern w:val="0"/>
          <w:sz w:val="24"/>
          <w:szCs w:val="24"/>
          <w14:ligatures w14:val="none"/>
        </w:rPr>
        <w:lastRenderedPageBreak/>
        <w:t xml:space="preserve">Berdasarkan Peraturan Perundang-Undangan Di Indonesia. </w:t>
      </w:r>
      <w:r w:rsidRPr="002932B0">
        <w:rPr>
          <w:rFonts w:ascii="Times New Roman" w:eastAsia="Times New Roman" w:hAnsi="Times New Roman" w:cs="Times New Roman"/>
          <w:i/>
          <w:kern w:val="0"/>
          <w:sz w:val="24"/>
          <w:szCs w:val="24"/>
          <w14:ligatures w14:val="none"/>
        </w:rPr>
        <w:t>Fakultas Hukum Universitas Jambi</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4</w:t>
      </w:r>
      <w:r w:rsidRPr="002932B0">
        <w:rPr>
          <w:rFonts w:ascii="Times New Roman" w:eastAsia="Times New Roman" w:hAnsi="Times New Roman" w:cs="Times New Roman"/>
          <w:kern w:val="0"/>
          <w:sz w:val="24"/>
          <w:szCs w:val="24"/>
          <w14:ligatures w14:val="none"/>
        </w:rPr>
        <w:t>(2), 47–56.</w:t>
      </w:r>
    </w:p>
    <w:p w14:paraId="0B95D132"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Joko Susanto, Z. A. (2019). Kualitas Pelayanan Publik Pada Kantor Camat Tabir Ulu Kabupaten Merangin. </w:t>
      </w:r>
      <w:r w:rsidRPr="002932B0">
        <w:rPr>
          <w:rFonts w:ascii="Times New Roman" w:eastAsia="Times New Roman" w:hAnsi="Times New Roman" w:cs="Times New Roman"/>
          <w:i/>
          <w:kern w:val="0"/>
          <w:sz w:val="24"/>
          <w:szCs w:val="24"/>
          <w14:ligatures w14:val="none"/>
        </w:rPr>
        <w:t>Jurnal Administrasi Negara</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25</w:t>
      </w:r>
      <w:r w:rsidRPr="002932B0">
        <w:rPr>
          <w:rFonts w:ascii="Times New Roman" w:eastAsia="Times New Roman" w:hAnsi="Times New Roman" w:cs="Times New Roman"/>
          <w:kern w:val="0"/>
          <w:sz w:val="24"/>
          <w:szCs w:val="24"/>
          <w14:ligatures w14:val="none"/>
        </w:rPr>
        <w:t>(2), 105–122. https://doi.org/10.33509/jan.v25i2.699</w:t>
      </w:r>
    </w:p>
    <w:p w14:paraId="0D872D08"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Karman, D. (2021). IMPLEMENTASI E-GOVERNMENT PADA PEMERINTAH DAERAH. </w:t>
      </w:r>
      <w:r w:rsidRPr="002932B0">
        <w:rPr>
          <w:rFonts w:ascii="Times New Roman" w:eastAsia="Times New Roman" w:hAnsi="Times New Roman" w:cs="Times New Roman"/>
          <w:i/>
          <w:kern w:val="0"/>
          <w:sz w:val="24"/>
          <w:szCs w:val="24"/>
          <w14:ligatures w14:val="none"/>
        </w:rPr>
        <w:t>Jurnal Studi Ilmu Pemerintahan</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2</w:t>
      </w:r>
      <w:r w:rsidRPr="002932B0">
        <w:rPr>
          <w:rFonts w:ascii="Times New Roman" w:eastAsia="Times New Roman" w:hAnsi="Times New Roman" w:cs="Times New Roman"/>
          <w:kern w:val="0"/>
          <w:sz w:val="24"/>
          <w:szCs w:val="24"/>
          <w14:ligatures w14:val="none"/>
        </w:rPr>
        <w:t>(2), 43–50.</w:t>
      </w:r>
    </w:p>
    <w:p w14:paraId="15D7326C"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Khosiah, D. (2017). No Title Persepsi Masyarakat Terhadap Rencana Pemerintah Membuka Area Pertambangan Emas di Desa Sumi Kecamatan Lambu Kabupaten Bima. </w:t>
      </w:r>
      <w:r w:rsidRPr="002932B0">
        <w:rPr>
          <w:rFonts w:ascii="Times New Roman" w:eastAsia="Times New Roman" w:hAnsi="Times New Roman" w:cs="Times New Roman"/>
          <w:i/>
          <w:kern w:val="0"/>
          <w:sz w:val="24"/>
          <w:szCs w:val="24"/>
          <w14:ligatures w14:val="none"/>
        </w:rPr>
        <w:t>Program Studi Pendidikan Geografi FKIP UM-Mataram</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87</w:t>
      </w:r>
      <w:r w:rsidRPr="002932B0">
        <w:rPr>
          <w:rFonts w:ascii="Times New Roman" w:eastAsia="Times New Roman" w:hAnsi="Times New Roman" w:cs="Times New Roman"/>
          <w:kern w:val="0"/>
          <w:sz w:val="24"/>
          <w:szCs w:val="24"/>
          <w14:ligatures w14:val="none"/>
        </w:rPr>
        <w:t>(1,2), 149–200.</w:t>
      </w:r>
    </w:p>
    <w:p w14:paraId="7BB61AA5"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Mahardita, H. R. (2017). </w:t>
      </w:r>
      <w:r w:rsidRPr="002932B0">
        <w:rPr>
          <w:rFonts w:ascii="Times New Roman" w:eastAsia="Times New Roman" w:hAnsi="Times New Roman" w:cs="Times New Roman"/>
          <w:i/>
          <w:kern w:val="0"/>
          <w:sz w:val="24"/>
          <w:szCs w:val="24"/>
          <w14:ligatures w14:val="none"/>
        </w:rPr>
        <w:t>NEGARA DI SEKRETARIAT DPRD PROVINSI</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5</w:t>
      </w:r>
      <w:r w:rsidRPr="002932B0">
        <w:rPr>
          <w:rFonts w:ascii="Times New Roman" w:eastAsia="Times New Roman" w:hAnsi="Times New Roman" w:cs="Times New Roman"/>
          <w:kern w:val="0"/>
          <w:sz w:val="24"/>
          <w:szCs w:val="24"/>
          <w14:ligatures w14:val="none"/>
        </w:rPr>
        <w:t>(1), 133–144. EFEKTIVITAS DAN EFISIENSI KERJA APARATUR SIPIL NEGARA DI SEKRETARIAT DPRD PROVINSI KALIMANTAN</w:t>
      </w:r>
    </w:p>
    <w:p w14:paraId="14291BBD"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Mariano, S. (2018). Penerapan E-government Dalam Pelayanan Publik Di Kabupaten Sidoarjo. </w:t>
      </w:r>
      <w:r w:rsidRPr="002932B0">
        <w:rPr>
          <w:rFonts w:ascii="Times New Roman" w:eastAsia="Times New Roman" w:hAnsi="Times New Roman" w:cs="Times New Roman"/>
          <w:i/>
          <w:kern w:val="0"/>
          <w:sz w:val="24"/>
          <w:szCs w:val="24"/>
          <w14:ligatures w14:val="none"/>
        </w:rPr>
        <w:t>Universitas Airlangga Surabaya</w:t>
      </w:r>
      <w:r w:rsidRPr="002932B0">
        <w:rPr>
          <w:rFonts w:ascii="Times New Roman" w:eastAsia="Times New Roman" w:hAnsi="Times New Roman" w:cs="Times New Roman"/>
          <w:kern w:val="0"/>
          <w:sz w:val="24"/>
          <w:szCs w:val="24"/>
          <w14:ligatures w14:val="none"/>
        </w:rPr>
        <w:t>.</w:t>
      </w:r>
    </w:p>
    <w:p w14:paraId="0819D570"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Masturi, H., Hasnawi, A., &amp; Hasanawi, A. (2021). Jurnal Inovasi Penelitian. </w:t>
      </w:r>
      <w:r w:rsidRPr="002932B0">
        <w:rPr>
          <w:rFonts w:ascii="Times New Roman" w:eastAsia="Times New Roman" w:hAnsi="Times New Roman" w:cs="Times New Roman"/>
          <w:i/>
          <w:kern w:val="0"/>
          <w:sz w:val="24"/>
          <w:szCs w:val="24"/>
          <w14:ligatures w14:val="none"/>
        </w:rPr>
        <w:t>Jurnal Inovasi Penelitian</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w:t>
      </w:r>
      <w:r w:rsidRPr="002932B0">
        <w:rPr>
          <w:rFonts w:ascii="Times New Roman" w:eastAsia="Times New Roman" w:hAnsi="Times New Roman" w:cs="Times New Roman"/>
          <w:kern w:val="0"/>
          <w:sz w:val="24"/>
          <w:szCs w:val="24"/>
          <w14:ligatures w14:val="none"/>
        </w:rPr>
        <w:t>(10), 1–208.</w:t>
      </w:r>
    </w:p>
    <w:p w14:paraId="621DF0DE"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Nia Aggreta, D. (2018). Pengembangan Konsep Layanan Berbasis E-Government to Citizen Di Bidang Kesejahteraan Rakyat. </w:t>
      </w:r>
      <w:r w:rsidRPr="002932B0">
        <w:rPr>
          <w:rFonts w:ascii="Times New Roman" w:eastAsia="Times New Roman" w:hAnsi="Times New Roman" w:cs="Times New Roman"/>
          <w:i/>
          <w:kern w:val="0"/>
          <w:sz w:val="24"/>
          <w:szCs w:val="24"/>
          <w14:ligatures w14:val="none"/>
        </w:rPr>
        <w:t>Universitas BinaDarma</w:t>
      </w:r>
      <w:r w:rsidRPr="002932B0">
        <w:rPr>
          <w:rFonts w:ascii="Times New Roman" w:eastAsia="Times New Roman" w:hAnsi="Times New Roman" w:cs="Times New Roman"/>
          <w:kern w:val="0"/>
          <w:sz w:val="24"/>
          <w:szCs w:val="24"/>
          <w14:ligatures w14:val="none"/>
        </w:rPr>
        <w:t>, 223–228. https://conference.binadarma.ac.id/index.php/semnastik/article/view/839%0Ahttps://conference.binadarma.ac.id/index.php/semnastik/article/download/839/173</w:t>
      </w:r>
    </w:p>
    <w:p w14:paraId="31AE63EB" w14:textId="77777777" w:rsidR="002932B0" w:rsidRPr="002932B0" w:rsidRDefault="002932B0" w:rsidP="002932B0">
      <w:pPr>
        <w:widowControl w:val="0"/>
        <w:autoSpaceDE w:val="0"/>
        <w:autoSpaceDN w:val="0"/>
        <w:adjustRightInd w:val="0"/>
        <w:spacing w:after="0" w:line="240" w:lineRule="auto"/>
        <w:ind w:left="480" w:hanging="480"/>
        <w:rPr>
          <w:rFonts w:ascii="Times New Roman" w:eastAsia="Calibri" w:hAnsi="Times New Roman" w:cs="Times New Roman"/>
          <w:noProof/>
          <w:kern w:val="0"/>
          <w:sz w:val="24"/>
          <w14:ligatures w14:val="none"/>
        </w:rPr>
      </w:pPr>
      <w:r w:rsidRPr="002932B0">
        <w:rPr>
          <w:rFonts w:ascii="Times New Roman" w:eastAsia="Calibri" w:hAnsi="Times New Roman" w:cs="Times New Roman"/>
          <w:noProof/>
          <w:kern w:val="0"/>
          <w:sz w:val="24"/>
          <w:szCs w:val="24"/>
          <w14:ligatures w14:val="none"/>
        </w:rPr>
        <w:t xml:space="preserve">Ni Luh Yuni Lestari, D. (2014). </w:t>
      </w:r>
      <w:r w:rsidRPr="002932B0">
        <w:rPr>
          <w:rFonts w:ascii="Times New Roman" w:eastAsia="Calibri" w:hAnsi="Times New Roman" w:cs="Times New Roman"/>
          <w:i/>
          <w:iCs/>
          <w:noProof/>
          <w:kern w:val="0"/>
          <w:sz w:val="24"/>
          <w:szCs w:val="24"/>
          <w14:ligatures w14:val="none"/>
        </w:rPr>
        <w:t>PENGELOLAAN PENGADUAN PELAYANAN PUBLIK BERBASIS E-GOVERNMENT</w:t>
      </w:r>
      <w:r w:rsidRPr="002932B0">
        <w:rPr>
          <w:rFonts w:ascii="Times New Roman" w:eastAsia="Calibri" w:hAnsi="Times New Roman" w:cs="Times New Roman"/>
          <w:noProof/>
          <w:kern w:val="0"/>
          <w:sz w:val="24"/>
          <w:szCs w:val="24"/>
          <w14:ligatures w14:val="none"/>
        </w:rPr>
        <w:t>. 1–12.</w:t>
      </w:r>
    </w:p>
    <w:p w14:paraId="0A3BFE19" w14:textId="77777777" w:rsidR="002932B0" w:rsidRPr="002932B0" w:rsidRDefault="002932B0" w:rsidP="002932B0">
      <w:pPr>
        <w:widowControl w:val="0"/>
        <w:autoSpaceDE w:val="0"/>
        <w:autoSpaceDN w:val="0"/>
        <w:adjustRightInd w:val="0"/>
        <w:spacing w:after="0" w:line="240" w:lineRule="auto"/>
        <w:ind w:left="480" w:hanging="480"/>
        <w:rPr>
          <w:rFonts w:ascii="Times New Roman" w:eastAsia="Calibri" w:hAnsi="Times New Roman" w:cs="Times New Roman"/>
          <w:noProof/>
          <w:kern w:val="0"/>
          <w:sz w:val="24"/>
          <w14:ligatures w14:val="none"/>
        </w:rPr>
      </w:pPr>
    </w:p>
    <w:p w14:paraId="3A8FC2C0"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Oktarini Khamilah, D. (2019). AKUNTABILITAS DAN TRANSPARANSI PENGELOLAAN ANGGARAN PENDAPATAN DAN BELANJA SEKOLAH TERHADAP KINERJA GURU DI SMP NEGERI 1 TANJUNGBALAI Oktarini. </w:t>
      </w:r>
      <w:r w:rsidRPr="002932B0">
        <w:rPr>
          <w:rFonts w:ascii="Times New Roman" w:eastAsia="Times New Roman" w:hAnsi="Times New Roman" w:cs="Times New Roman"/>
          <w:i/>
          <w:kern w:val="0"/>
          <w:sz w:val="24"/>
          <w:szCs w:val="24"/>
          <w14:ligatures w14:val="none"/>
        </w:rPr>
        <w:t>Universitas Pembangunan Panca Budi Hasrul</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0</w:t>
      </w:r>
      <w:r w:rsidRPr="002932B0">
        <w:rPr>
          <w:rFonts w:ascii="Times New Roman" w:eastAsia="Times New Roman" w:hAnsi="Times New Roman" w:cs="Times New Roman"/>
          <w:kern w:val="0"/>
          <w:sz w:val="24"/>
          <w:szCs w:val="24"/>
          <w14:ligatures w14:val="none"/>
        </w:rPr>
        <w:t>(1), 57–71.</w:t>
      </w:r>
    </w:p>
    <w:p w14:paraId="382F0609"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Pratiwi, N. I. (2017). Penggunaan Media Video Call dalam Teknologi Komunikasi. </w:t>
      </w:r>
      <w:r w:rsidRPr="002932B0">
        <w:rPr>
          <w:rFonts w:ascii="Times New Roman" w:eastAsia="Times New Roman" w:hAnsi="Times New Roman" w:cs="Times New Roman"/>
          <w:i/>
          <w:kern w:val="0"/>
          <w:sz w:val="24"/>
          <w:szCs w:val="24"/>
          <w14:ligatures w14:val="none"/>
        </w:rPr>
        <w:t>Jurnal Ilmiah DInamika Sosial</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w:t>
      </w:r>
      <w:r w:rsidRPr="002932B0">
        <w:rPr>
          <w:rFonts w:ascii="Times New Roman" w:eastAsia="Times New Roman" w:hAnsi="Times New Roman" w:cs="Times New Roman"/>
          <w:kern w:val="0"/>
          <w:sz w:val="24"/>
          <w:szCs w:val="24"/>
          <w14:ligatures w14:val="none"/>
        </w:rPr>
        <w:t>, 213–214.</w:t>
      </w:r>
    </w:p>
    <w:p w14:paraId="7F074947"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Saidi, D. M., &amp; Dkk. (2021). Implementasi Kebijakan Pengadaan Tanah Menurut Undang-Undang Nomor 2 Tahun 2012. </w:t>
      </w:r>
      <w:r w:rsidRPr="002932B0">
        <w:rPr>
          <w:rFonts w:ascii="Times New Roman" w:eastAsia="Times New Roman" w:hAnsi="Times New Roman" w:cs="Times New Roman"/>
          <w:i/>
          <w:kern w:val="0"/>
          <w:sz w:val="24"/>
          <w:szCs w:val="24"/>
          <w14:ligatures w14:val="none"/>
        </w:rPr>
        <w:t>Universitas WR Supratman Surabaya</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4</w:t>
      </w:r>
      <w:r w:rsidRPr="002932B0">
        <w:rPr>
          <w:rFonts w:ascii="Times New Roman" w:eastAsia="Times New Roman" w:hAnsi="Times New Roman" w:cs="Times New Roman"/>
          <w:kern w:val="0"/>
          <w:sz w:val="24"/>
          <w:szCs w:val="24"/>
          <w14:ligatures w14:val="none"/>
        </w:rPr>
        <w:t>(2), 41. https://doi.org/10.54980/imkp.v4i2.142</w:t>
      </w:r>
    </w:p>
    <w:p w14:paraId="559329F8"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Subandi. (2011). Qualitative Description as one Method in Performing Arts Study. </w:t>
      </w:r>
      <w:r w:rsidRPr="002932B0">
        <w:rPr>
          <w:rFonts w:ascii="Times New Roman" w:eastAsia="Times New Roman" w:hAnsi="Times New Roman" w:cs="Times New Roman"/>
          <w:i/>
          <w:kern w:val="0"/>
          <w:sz w:val="24"/>
          <w:szCs w:val="24"/>
          <w14:ligatures w14:val="none"/>
        </w:rPr>
        <w:t>Harmonia</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9</w:t>
      </w:r>
      <w:r w:rsidRPr="002932B0">
        <w:rPr>
          <w:rFonts w:ascii="Times New Roman" w:eastAsia="Times New Roman" w:hAnsi="Times New Roman" w:cs="Times New Roman"/>
          <w:kern w:val="0"/>
          <w:sz w:val="24"/>
          <w:szCs w:val="24"/>
          <w14:ligatures w14:val="none"/>
        </w:rPr>
        <w:t>, 173–179.</w:t>
      </w:r>
    </w:p>
    <w:p w14:paraId="09BDEEA2"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Syalom M.C Lenak, D. (2021). Jurnal governance. </w:t>
      </w:r>
      <w:r w:rsidRPr="002932B0">
        <w:rPr>
          <w:rFonts w:ascii="Times New Roman" w:eastAsia="Times New Roman" w:hAnsi="Times New Roman" w:cs="Times New Roman"/>
          <w:i/>
          <w:kern w:val="0"/>
          <w:sz w:val="24"/>
          <w:szCs w:val="24"/>
          <w14:ligatures w14:val="none"/>
        </w:rPr>
        <w:t>Efektivitas Pelayanan Publik Melalui Penerapan Electronic Government Di Dinas Pendidikan Kota Tomohon</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w:t>
      </w:r>
      <w:r w:rsidRPr="002932B0">
        <w:rPr>
          <w:rFonts w:ascii="Times New Roman" w:eastAsia="Times New Roman" w:hAnsi="Times New Roman" w:cs="Times New Roman"/>
          <w:kern w:val="0"/>
          <w:sz w:val="24"/>
          <w:szCs w:val="24"/>
          <w14:ligatures w14:val="none"/>
        </w:rPr>
        <w:t>(1), 1–9.</w:t>
      </w:r>
    </w:p>
    <w:p w14:paraId="567860AB"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Triana, A. (2019). </w:t>
      </w:r>
      <w:r w:rsidRPr="002932B0">
        <w:rPr>
          <w:rFonts w:ascii="Times New Roman" w:eastAsia="Times New Roman" w:hAnsi="Times New Roman" w:cs="Times New Roman"/>
          <w:i/>
          <w:kern w:val="0"/>
          <w:sz w:val="24"/>
          <w:szCs w:val="24"/>
          <w14:ligatures w14:val="none"/>
        </w:rPr>
        <w:t>PERAN DINAS PEMBERDAYAAN PEREMPUAN BALIKPAPAN</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7</w:t>
      </w:r>
      <w:r w:rsidRPr="002932B0">
        <w:rPr>
          <w:rFonts w:ascii="Times New Roman" w:eastAsia="Times New Roman" w:hAnsi="Times New Roman" w:cs="Times New Roman"/>
          <w:kern w:val="0"/>
          <w:sz w:val="24"/>
          <w:szCs w:val="24"/>
          <w14:ligatures w14:val="none"/>
        </w:rPr>
        <w:t>(23), 184–195.</w:t>
      </w:r>
    </w:p>
    <w:p w14:paraId="63215337"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Widiatry,  dkk. (2015). Penerapan E-Government Berbasis Web Pada Badan Pemberdayaan Perempuan Dan Perlindungan Anak, Kependudukan, Anak dan Keluarga Berencana Provinsi Kalimantan Tengah. </w:t>
      </w:r>
      <w:r w:rsidRPr="002932B0">
        <w:rPr>
          <w:rFonts w:ascii="Times New Roman" w:eastAsia="Times New Roman" w:hAnsi="Times New Roman" w:cs="Times New Roman"/>
          <w:i/>
          <w:kern w:val="0"/>
          <w:sz w:val="24"/>
          <w:szCs w:val="24"/>
          <w14:ligatures w14:val="none"/>
        </w:rPr>
        <w:t>Universitas Palangkaraya</w:t>
      </w:r>
      <w:r w:rsidRPr="002932B0">
        <w:rPr>
          <w:rFonts w:ascii="Times New Roman" w:eastAsia="Times New Roman" w:hAnsi="Times New Roman" w:cs="Times New Roman"/>
          <w:kern w:val="0"/>
          <w:sz w:val="24"/>
          <w:szCs w:val="24"/>
          <w14:ligatures w14:val="none"/>
        </w:rPr>
        <w:t>.</w:t>
      </w:r>
    </w:p>
    <w:p w14:paraId="10824FAE" w14:textId="77777777" w:rsidR="002932B0" w:rsidRPr="002932B0" w:rsidRDefault="002932B0" w:rsidP="002932B0">
      <w:pPr>
        <w:widowControl w:val="0"/>
        <w:spacing w:line="240" w:lineRule="auto"/>
        <w:ind w:left="480" w:hanging="480"/>
        <w:rPr>
          <w:rFonts w:ascii="Times New Roman" w:eastAsia="Times New Roman" w:hAnsi="Times New Roman" w:cs="Times New Roman"/>
          <w:kern w:val="0"/>
          <w:sz w:val="24"/>
          <w:szCs w:val="24"/>
          <w14:ligatures w14:val="none"/>
        </w:rPr>
      </w:pPr>
      <w:r w:rsidRPr="002932B0">
        <w:rPr>
          <w:rFonts w:ascii="Times New Roman" w:eastAsia="Times New Roman" w:hAnsi="Times New Roman" w:cs="Times New Roman"/>
          <w:kern w:val="0"/>
          <w:sz w:val="24"/>
          <w:szCs w:val="24"/>
          <w14:ligatures w14:val="none"/>
        </w:rPr>
        <w:t xml:space="preserve">Yana Suharyana. (2003). Implementasi E-Government Untuk Pelayanan Publik Di Provinsi Banten the Implementation of E-Government for Public Services in Banten Province. </w:t>
      </w:r>
      <w:r w:rsidRPr="002932B0">
        <w:rPr>
          <w:rFonts w:ascii="Times New Roman" w:eastAsia="Times New Roman" w:hAnsi="Times New Roman" w:cs="Times New Roman"/>
          <w:i/>
          <w:kern w:val="0"/>
          <w:sz w:val="24"/>
          <w:szCs w:val="24"/>
          <w14:ligatures w14:val="none"/>
        </w:rPr>
        <w:t>Badan Perencanaan Pembangunan Daerah (Bappeda) Provinsi Banten</w:t>
      </w:r>
      <w:r w:rsidRPr="002932B0">
        <w:rPr>
          <w:rFonts w:ascii="Times New Roman" w:eastAsia="Times New Roman" w:hAnsi="Times New Roman" w:cs="Times New Roman"/>
          <w:kern w:val="0"/>
          <w:sz w:val="24"/>
          <w:szCs w:val="24"/>
          <w14:ligatures w14:val="none"/>
        </w:rPr>
        <w:t xml:space="preserve">, </w:t>
      </w:r>
      <w:r w:rsidRPr="002932B0">
        <w:rPr>
          <w:rFonts w:ascii="Times New Roman" w:eastAsia="Times New Roman" w:hAnsi="Times New Roman" w:cs="Times New Roman"/>
          <w:i/>
          <w:kern w:val="0"/>
          <w:sz w:val="24"/>
          <w:szCs w:val="24"/>
          <w14:ligatures w14:val="none"/>
        </w:rPr>
        <w:t>1</w:t>
      </w:r>
      <w:r w:rsidRPr="002932B0">
        <w:rPr>
          <w:rFonts w:ascii="Times New Roman" w:eastAsia="Times New Roman" w:hAnsi="Times New Roman" w:cs="Times New Roman"/>
          <w:kern w:val="0"/>
          <w:sz w:val="24"/>
          <w:szCs w:val="24"/>
          <w14:ligatures w14:val="none"/>
        </w:rPr>
        <w:t xml:space="preserve">(3), 45–58. </w:t>
      </w:r>
    </w:p>
    <w:p w14:paraId="723792DC" w14:textId="77777777" w:rsidR="002932B0" w:rsidRPr="002932B0" w:rsidRDefault="002932B0" w:rsidP="002932B0">
      <w:pPr>
        <w:pBdr>
          <w:top w:val="nil"/>
          <w:left w:val="nil"/>
          <w:bottom w:val="nil"/>
          <w:right w:val="nil"/>
          <w:between w:val="nil"/>
        </w:pBdr>
        <w:spacing w:after="0" w:line="240" w:lineRule="auto"/>
        <w:rPr>
          <w:rFonts w:ascii="Times New Roman" w:eastAsia="Times New Roman" w:hAnsi="Times New Roman" w:cs="Times New Roman"/>
          <w:b/>
          <w:color w:val="000000"/>
          <w:kern w:val="0"/>
          <w:sz w:val="24"/>
          <w:szCs w:val="24"/>
          <w14:ligatures w14:val="none"/>
        </w:rPr>
      </w:pPr>
    </w:p>
    <w:p w14:paraId="5909FB28" w14:textId="77777777" w:rsidR="002932B0" w:rsidRPr="002932B0" w:rsidRDefault="002932B0" w:rsidP="002932B0">
      <w:pPr>
        <w:pBdr>
          <w:top w:val="nil"/>
          <w:left w:val="nil"/>
          <w:bottom w:val="nil"/>
          <w:right w:val="nil"/>
          <w:between w:val="nil"/>
        </w:pBdr>
        <w:spacing w:after="0" w:line="240" w:lineRule="auto"/>
        <w:rPr>
          <w:rFonts w:ascii="Times New Roman" w:eastAsia="Times New Roman" w:hAnsi="Times New Roman" w:cs="Times New Roman"/>
          <w:b/>
          <w:color w:val="000000"/>
          <w:kern w:val="0"/>
          <w:sz w:val="24"/>
          <w:szCs w:val="24"/>
          <w14:ligatures w14:val="none"/>
        </w:rPr>
      </w:pPr>
      <w:r w:rsidRPr="002932B0">
        <w:rPr>
          <w:rFonts w:ascii="Times New Roman" w:eastAsia="Times New Roman" w:hAnsi="Times New Roman" w:cs="Times New Roman"/>
          <w:b/>
          <w:color w:val="000000"/>
          <w:kern w:val="0"/>
          <w:sz w:val="24"/>
          <w:szCs w:val="24"/>
          <w14:ligatures w14:val="none"/>
        </w:rPr>
        <w:t>Perundang-Undangan :</w:t>
      </w:r>
    </w:p>
    <w:p w14:paraId="6EF50379" w14:textId="77777777" w:rsidR="002932B0" w:rsidRPr="002932B0" w:rsidRDefault="002932B0" w:rsidP="002932B0">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Undang-Undang Nomor 25 tahun 2009 tentang Pelayanan Publik </w:t>
      </w:r>
    </w:p>
    <w:p w14:paraId="48931FE9" w14:textId="77777777" w:rsidR="002932B0" w:rsidRPr="002932B0" w:rsidRDefault="002932B0" w:rsidP="002932B0">
      <w:pPr>
        <w:pBdr>
          <w:top w:val="nil"/>
          <w:left w:val="nil"/>
          <w:bottom w:val="nil"/>
          <w:right w:val="nil"/>
          <w:between w:val="nil"/>
        </w:pBdr>
        <w:spacing w:after="0" w:line="240" w:lineRule="auto"/>
        <w:ind w:left="360"/>
        <w:jc w:val="both"/>
        <w:rPr>
          <w:rFonts w:ascii="Times New Roman" w:eastAsia="Times New Roman" w:hAnsi="Times New Roman" w:cs="Times New Roman"/>
          <w:i/>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npres Nomor 3 Tahun 2003 tentang Kebijakan dan Strategi Nasional Pengembangan </w:t>
      </w:r>
      <w:r w:rsidRPr="002932B0">
        <w:rPr>
          <w:rFonts w:ascii="Times New Roman" w:eastAsia="Times New Roman" w:hAnsi="Times New Roman" w:cs="Times New Roman"/>
          <w:i/>
          <w:color w:val="000000"/>
          <w:kern w:val="0"/>
          <w:sz w:val="24"/>
          <w:szCs w:val="24"/>
          <w14:ligatures w14:val="none"/>
        </w:rPr>
        <w:t>E-Government.</w:t>
      </w:r>
    </w:p>
    <w:p w14:paraId="4F3BF74C" w14:textId="77777777" w:rsidR="002932B0" w:rsidRPr="002932B0" w:rsidRDefault="002932B0" w:rsidP="002932B0">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Undang- Undang Republik Indonesia Nomor 23 Tahun </w:t>
      </w:r>
      <w:r w:rsidRPr="002932B0">
        <w:rPr>
          <w:rFonts w:ascii="Times New Roman" w:eastAsia="Times New Roman" w:hAnsi="Times New Roman" w:cs="Times New Roman"/>
          <w:kern w:val="0"/>
          <w:sz w:val="24"/>
          <w:szCs w:val="24"/>
          <w14:ligatures w14:val="none"/>
        </w:rPr>
        <w:t>2004 Tentang</w:t>
      </w:r>
      <w:r w:rsidRPr="002932B0">
        <w:rPr>
          <w:rFonts w:ascii="Times New Roman" w:eastAsia="Times New Roman" w:hAnsi="Times New Roman" w:cs="Times New Roman"/>
          <w:color w:val="000000"/>
          <w:kern w:val="0"/>
          <w:sz w:val="24"/>
          <w:szCs w:val="24"/>
          <w14:ligatures w14:val="none"/>
        </w:rPr>
        <w:t xml:space="preserve"> Tentang Penghapusan Kekerasan dalam Rumah Tangga</w:t>
      </w:r>
    </w:p>
    <w:p w14:paraId="4A8B0DA7" w14:textId="77777777" w:rsidR="002932B0" w:rsidRPr="002932B0" w:rsidRDefault="002932B0" w:rsidP="002932B0">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kern w:val="0"/>
          <w:sz w:val="24"/>
          <w:szCs w:val="24"/>
          <w14:ligatures w14:val="none"/>
        </w:rPr>
      </w:pPr>
    </w:p>
    <w:p w14:paraId="5397A0D9"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b/>
          <w:bCs/>
          <w:color w:val="000000"/>
          <w:kern w:val="0"/>
          <w:sz w:val="24"/>
          <w:szCs w:val="24"/>
          <w14:ligatures w14:val="none"/>
        </w:rPr>
        <w:t>Website</w:t>
      </w:r>
    </w:p>
    <w:p w14:paraId="7B029539"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Cs/>
          <w:i/>
          <w:kern w:val="0"/>
          <w:sz w:val="24"/>
          <w:szCs w:val="24"/>
          <w14:ligatures w14:val="none"/>
        </w:rPr>
      </w:pPr>
      <w:r w:rsidRPr="002932B0">
        <w:rPr>
          <w:rFonts w:ascii="Times New Roman" w:eastAsia="Times New Roman" w:hAnsi="Times New Roman" w:cs="Times New Roman"/>
          <w:bCs/>
          <w:i/>
          <w:kern w:val="0"/>
          <w:sz w:val="24"/>
          <w:szCs w:val="24"/>
          <w14:ligatures w14:val="none"/>
        </w:rPr>
        <w:t>siapgrak.tegalkota.go.id</w:t>
      </w:r>
    </w:p>
    <w:p w14:paraId="2D23973B"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Cs/>
          <w:i/>
          <w:kern w:val="0"/>
          <w:sz w:val="24"/>
          <w:szCs w:val="24"/>
          <w14:ligatures w14:val="none"/>
        </w:rPr>
      </w:pPr>
    </w:p>
    <w:p w14:paraId="496D7F16"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Cs/>
          <w:i/>
          <w:kern w:val="0"/>
          <w:sz w:val="24"/>
          <w:szCs w:val="24"/>
          <w14:ligatures w14:val="none"/>
        </w:rPr>
      </w:pPr>
    </w:p>
    <w:p w14:paraId="08B141DE"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Cs/>
          <w:i/>
          <w:kern w:val="0"/>
          <w:sz w:val="24"/>
          <w:szCs w:val="24"/>
          <w14:ligatures w14:val="none"/>
        </w:rPr>
      </w:pPr>
    </w:p>
    <w:p w14:paraId="13389115" w14:textId="77777777" w:rsidR="002932B0" w:rsidRPr="002932B0" w:rsidRDefault="002932B0" w:rsidP="002932B0">
      <w:pPr>
        <w:pBdr>
          <w:top w:val="nil"/>
          <w:left w:val="nil"/>
          <w:bottom w:val="nil"/>
          <w:right w:val="nil"/>
          <w:between w:val="nil"/>
        </w:pBdr>
        <w:spacing w:after="0" w:line="240" w:lineRule="auto"/>
        <w:jc w:val="both"/>
        <w:rPr>
          <w:rFonts w:ascii="Times New Roman" w:eastAsia="Times New Roman" w:hAnsi="Times New Roman" w:cs="Times New Roman"/>
          <w:bCs/>
          <w:i/>
          <w:kern w:val="0"/>
          <w:sz w:val="24"/>
          <w:szCs w:val="24"/>
          <w14:ligatures w14:val="none"/>
        </w:rPr>
      </w:pPr>
    </w:p>
    <w:p w14:paraId="4C0888D6" w14:textId="77777777" w:rsidR="002932B0" w:rsidRDefault="002932B0"/>
    <w:p w14:paraId="535FECE7" w14:textId="77777777" w:rsidR="002932B0" w:rsidRDefault="002932B0"/>
    <w:p w14:paraId="639B5FC4" w14:textId="77777777" w:rsidR="002932B0" w:rsidRDefault="002932B0"/>
    <w:p w14:paraId="0C0F603C" w14:textId="77777777" w:rsidR="002932B0" w:rsidRDefault="002932B0"/>
    <w:p w14:paraId="1F615760" w14:textId="77777777" w:rsidR="002932B0" w:rsidRDefault="002932B0"/>
    <w:p w14:paraId="65A0BB8D" w14:textId="77777777" w:rsidR="002932B0" w:rsidRDefault="002932B0"/>
    <w:p w14:paraId="7F27143C" w14:textId="77777777" w:rsidR="002932B0" w:rsidRDefault="002932B0"/>
    <w:p w14:paraId="517B8862" w14:textId="77777777" w:rsidR="002932B0" w:rsidRDefault="002932B0"/>
    <w:p w14:paraId="320514C4" w14:textId="77777777" w:rsidR="002932B0" w:rsidRDefault="002932B0"/>
    <w:p w14:paraId="2B54B1F1" w14:textId="77777777" w:rsidR="002932B0" w:rsidRDefault="002932B0"/>
    <w:p w14:paraId="75872E96" w14:textId="77777777" w:rsidR="002932B0" w:rsidRDefault="002932B0"/>
    <w:p w14:paraId="3B6F2E50" w14:textId="77777777" w:rsidR="002932B0" w:rsidRPr="002932B0" w:rsidRDefault="002932B0" w:rsidP="002932B0">
      <w:pPr>
        <w:spacing w:line="480" w:lineRule="auto"/>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b/>
          <w:bCs/>
          <w:color w:val="000000"/>
          <w:kern w:val="0"/>
          <w:sz w:val="24"/>
          <w:szCs w:val="24"/>
          <w14:ligatures w14:val="none"/>
        </w:rPr>
        <w:t>Lampiran</w:t>
      </w:r>
    </w:p>
    <w:p w14:paraId="33508BB4" w14:textId="77777777" w:rsidR="002932B0" w:rsidRPr="002932B0" w:rsidRDefault="002932B0" w:rsidP="002932B0">
      <w:pPr>
        <w:pBdr>
          <w:top w:val="nil"/>
          <w:left w:val="nil"/>
          <w:bottom w:val="nil"/>
          <w:right w:val="nil"/>
          <w:between w:val="nil"/>
        </w:pBdr>
        <w:spacing w:line="480" w:lineRule="auto"/>
        <w:ind w:left="360" w:hanging="76"/>
        <w:jc w:val="center"/>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b/>
          <w:bCs/>
          <w:color w:val="000000"/>
          <w:kern w:val="0"/>
          <w:sz w:val="24"/>
          <w:szCs w:val="24"/>
          <w14:ligatures w14:val="none"/>
        </w:rPr>
        <w:t>PEDOMAN WAWANCARA</w:t>
      </w:r>
    </w:p>
    <w:p w14:paraId="340C4DA9" w14:textId="77777777" w:rsidR="002932B0" w:rsidRPr="002932B0" w:rsidRDefault="002932B0" w:rsidP="002932B0">
      <w:pPr>
        <w:numPr>
          <w:ilvl w:val="0"/>
          <w:numId w:val="1"/>
        </w:numPr>
        <w:pBdr>
          <w:top w:val="nil"/>
          <w:left w:val="nil"/>
          <w:bottom w:val="nil"/>
          <w:right w:val="nil"/>
          <w:between w:val="nil"/>
        </w:pBdr>
        <w:spacing w:line="480" w:lineRule="auto"/>
        <w:ind w:left="426" w:hanging="426"/>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570C1AFE" w14:textId="77777777" w:rsidR="002932B0" w:rsidRPr="002932B0" w:rsidRDefault="002932B0" w:rsidP="002932B0">
      <w:pPr>
        <w:numPr>
          <w:ilvl w:val="0"/>
          <w:numId w:val="1"/>
        </w:numPr>
        <w:pBdr>
          <w:top w:val="nil"/>
          <w:left w:val="nil"/>
          <w:bottom w:val="nil"/>
          <w:right w:val="nil"/>
          <w:between w:val="nil"/>
        </w:pBdr>
        <w:spacing w:line="480" w:lineRule="auto"/>
        <w:ind w:left="426" w:hanging="426"/>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067470DF" w14:textId="77777777" w:rsidR="002932B0" w:rsidRPr="002932B0" w:rsidRDefault="002932B0" w:rsidP="002932B0">
      <w:pPr>
        <w:numPr>
          <w:ilvl w:val="0"/>
          <w:numId w:val="2"/>
        </w:numPr>
        <w:pBdr>
          <w:top w:val="nil"/>
          <w:left w:val="nil"/>
          <w:bottom w:val="nil"/>
          <w:right w:val="nil"/>
          <w:between w:val="nil"/>
        </w:pBdr>
        <w:spacing w:line="480" w:lineRule="auto"/>
        <w:ind w:left="709"/>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Staf Pengelola pelayanan pengaduan korban kekerasan</w:t>
      </w:r>
    </w:p>
    <w:p w14:paraId="3C1AD262" w14:textId="77777777" w:rsidR="002932B0" w:rsidRPr="002932B0" w:rsidRDefault="002932B0" w:rsidP="002932B0">
      <w:pPr>
        <w:numPr>
          <w:ilvl w:val="0"/>
          <w:numId w:val="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Chaerandi Anggian Achmad A. S.P.si</w:t>
      </w:r>
    </w:p>
    <w:p w14:paraId="6C05DC5B" w14:textId="77777777" w:rsidR="002932B0" w:rsidRPr="002932B0" w:rsidRDefault="002932B0" w:rsidP="002932B0">
      <w:pPr>
        <w:numPr>
          <w:ilvl w:val="0"/>
          <w:numId w:val="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Laki-laki</w:t>
      </w:r>
    </w:p>
    <w:p w14:paraId="37E37855" w14:textId="77777777" w:rsidR="002932B0" w:rsidRPr="002932B0" w:rsidRDefault="002932B0" w:rsidP="002932B0">
      <w:pPr>
        <w:numPr>
          <w:ilvl w:val="0"/>
          <w:numId w:val="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27</w:t>
      </w:r>
    </w:p>
    <w:p w14:paraId="2C8C36A9" w14:textId="77777777" w:rsidR="002932B0" w:rsidRPr="002932B0" w:rsidRDefault="002932B0" w:rsidP="002932B0">
      <w:pPr>
        <w:numPr>
          <w:ilvl w:val="0"/>
          <w:numId w:val="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ramat Kabupaten Tegal</w:t>
      </w:r>
    </w:p>
    <w:p w14:paraId="1A19CCCF" w14:textId="77777777" w:rsidR="002932B0" w:rsidRPr="002932B0" w:rsidRDefault="002932B0" w:rsidP="002932B0">
      <w:pPr>
        <w:numPr>
          <w:ilvl w:val="0"/>
          <w:numId w:val="1"/>
        </w:numPr>
        <w:pBdr>
          <w:top w:val="nil"/>
          <w:left w:val="nil"/>
          <w:bottom w:val="nil"/>
          <w:right w:val="nil"/>
          <w:between w:val="nil"/>
        </w:pBdr>
        <w:spacing w:line="480" w:lineRule="auto"/>
        <w:ind w:left="426" w:hanging="426"/>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6AD2EBC0" w14:textId="77777777" w:rsidR="002932B0" w:rsidRPr="002932B0" w:rsidRDefault="002932B0" w:rsidP="002932B0">
      <w:pPr>
        <w:numPr>
          <w:ilvl w:val="0"/>
          <w:numId w:val="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jumat 21 juli 2023</w:t>
      </w:r>
    </w:p>
    <w:p w14:paraId="38AB1AB0" w14:textId="77777777" w:rsidR="002932B0" w:rsidRPr="002932B0" w:rsidRDefault="002932B0" w:rsidP="002932B0">
      <w:pPr>
        <w:numPr>
          <w:ilvl w:val="0"/>
          <w:numId w:val="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09.00 wib</w:t>
      </w:r>
    </w:p>
    <w:p w14:paraId="172BA82F" w14:textId="77777777" w:rsidR="002932B0" w:rsidRPr="002932B0" w:rsidRDefault="002932B0" w:rsidP="002932B0">
      <w:pPr>
        <w:numPr>
          <w:ilvl w:val="0"/>
          <w:numId w:val="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nas PPPA</w:t>
      </w:r>
    </w:p>
    <w:p w14:paraId="00DFC92D" w14:textId="77777777" w:rsidR="002932B0" w:rsidRPr="002932B0" w:rsidRDefault="002932B0" w:rsidP="002932B0">
      <w:pPr>
        <w:numPr>
          <w:ilvl w:val="0"/>
          <w:numId w:val="1"/>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Materi Penelitian</w:t>
      </w:r>
    </w:p>
    <w:tbl>
      <w:tblPr>
        <w:tblStyle w:val="TableGrid2"/>
        <w:tblW w:w="8717" w:type="dxa"/>
        <w:tblInd w:w="360" w:type="dxa"/>
        <w:tblLook w:val="04A0" w:firstRow="1" w:lastRow="0" w:firstColumn="1" w:lastColumn="0" w:noHBand="0" w:noVBand="1"/>
      </w:tblPr>
      <w:tblGrid>
        <w:gridCol w:w="917"/>
        <w:gridCol w:w="4672"/>
        <w:gridCol w:w="3128"/>
      </w:tblGrid>
      <w:tr w:rsidR="002932B0" w:rsidRPr="002932B0" w14:paraId="19BED0E1" w14:textId="77777777" w:rsidTr="00F56C1D">
        <w:trPr>
          <w:trHeight w:val="144"/>
        </w:trPr>
        <w:tc>
          <w:tcPr>
            <w:tcW w:w="917" w:type="dxa"/>
            <w:vAlign w:val="center"/>
          </w:tcPr>
          <w:p w14:paraId="24357C5F"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NO</w:t>
            </w:r>
          </w:p>
        </w:tc>
        <w:tc>
          <w:tcPr>
            <w:tcW w:w="4672" w:type="dxa"/>
            <w:vAlign w:val="center"/>
          </w:tcPr>
          <w:p w14:paraId="32F104C2"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ERTANYAAN</w:t>
            </w:r>
          </w:p>
        </w:tc>
        <w:tc>
          <w:tcPr>
            <w:tcW w:w="3128" w:type="dxa"/>
            <w:vAlign w:val="center"/>
          </w:tcPr>
          <w:p w14:paraId="635046F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WABAN</w:t>
            </w:r>
          </w:p>
        </w:tc>
      </w:tr>
      <w:tr w:rsidR="002932B0" w:rsidRPr="002932B0" w14:paraId="2457E89D" w14:textId="77777777" w:rsidTr="00F56C1D">
        <w:trPr>
          <w:trHeight w:val="144"/>
        </w:trPr>
        <w:tc>
          <w:tcPr>
            <w:tcW w:w="8717" w:type="dxa"/>
            <w:gridSpan w:val="3"/>
            <w:vAlign w:val="center"/>
          </w:tcPr>
          <w:p w14:paraId="485FF572"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ektivitas</w:t>
            </w:r>
          </w:p>
        </w:tc>
      </w:tr>
      <w:tr w:rsidR="002932B0" w:rsidRPr="002932B0" w14:paraId="4A53CB20" w14:textId="77777777" w:rsidTr="00F56C1D">
        <w:trPr>
          <w:trHeight w:val="144"/>
        </w:trPr>
        <w:tc>
          <w:tcPr>
            <w:tcW w:w="917" w:type="dxa"/>
          </w:tcPr>
          <w:p w14:paraId="5B838C7A" w14:textId="77777777" w:rsidR="002932B0" w:rsidRPr="002932B0" w:rsidRDefault="002932B0" w:rsidP="002932B0">
            <w:pPr>
              <w:numPr>
                <w:ilvl w:val="0"/>
                <w:numId w:val="4"/>
              </w:numPr>
              <w:spacing w:line="276" w:lineRule="auto"/>
              <w:contextualSpacing/>
              <w:jc w:val="both"/>
              <w:rPr>
                <w:rFonts w:ascii="Times New Roman" w:eastAsia="Times New Roman" w:hAnsi="Times New Roman"/>
                <w:color w:val="000000"/>
                <w:sz w:val="24"/>
                <w:szCs w:val="24"/>
              </w:rPr>
            </w:pPr>
          </w:p>
        </w:tc>
        <w:tc>
          <w:tcPr>
            <w:tcW w:w="4672" w:type="dxa"/>
          </w:tcPr>
          <w:p w14:paraId="60B0FC0F"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penerapan konsep e-government to citizen dalam pelayanan pengaduan kekerasan online di PPPA berjalan dengan efektif ?</w:t>
            </w:r>
          </w:p>
        </w:tc>
        <w:tc>
          <w:tcPr>
            <w:tcW w:w="3128" w:type="dxa"/>
          </w:tcPr>
          <w:p w14:paraId="00C2C031"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Sudah berjalan dengan efektif mba, salah satunya adalah  pelayanan pengaduan korban kekerasan yang bisa online melalui website , nama websitenya itu Siapgrak mba , sistem aplikasi gender dan anak, oh iya di PPPA juga menyediakan pengaduan lewat whatsapp yang bisa dihubungi 24 jam ketika sedang keadaan yang mendesak. </w:t>
            </w:r>
          </w:p>
        </w:tc>
      </w:tr>
      <w:tr w:rsidR="002932B0" w:rsidRPr="002932B0" w14:paraId="14BA6F33" w14:textId="77777777" w:rsidTr="00F56C1D">
        <w:trPr>
          <w:trHeight w:val="144"/>
        </w:trPr>
        <w:tc>
          <w:tcPr>
            <w:tcW w:w="917" w:type="dxa"/>
          </w:tcPr>
          <w:p w14:paraId="0BA474BA" w14:textId="77777777" w:rsidR="002932B0" w:rsidRPr="002932B0" w:rsidRDefault="002932B0" w:rsidP="002932B0">
            <w:pPr>
              <w:numPr>
                <w:ilvl w:val="0"/>
                <w:numId w:val="4"/>
              </w:numPr>
              <w:spacing w:line="276" w:lineRule="auto"/>
              <w:contextualSpacing/>
              <w:jc w:val="both"/>
              <w:rPr>
                <w:rFonts w:ascii="Times New Roman" w:eastAsia="Times New Roman" w:hAnsi="Times New Roman"/>
                <w:color w:val="000000"/>
                <w:sz w:val="24"/>
                <w:szCs w:val="24"/>
              </w:rPr>
            </w:pPr>
          </w:p>
        </w:tc>
        <w:tc>
          <w:tcPr>
            <w:tcW w:w="4672" w:type="dxa"/>
          </w:tcPr>
          <w:p w14:paraId="3F1ECA4E"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 indikator yang digunakan untuk mengukur keberhasilan dan efektivitas sistem e-government to citizen dalam menangani pengaduan kekerasan online?</w:t>
            </w:r>
          </w:p>
        </w:tc>
        <w:tc>
          <w:tcPr>
            <w:tcW w:w="3128" w:type="dxa"/>
          </w:tcPr>
          <w:p w14:paraId="1B43D7C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Untuk indikator keberhasilannnya itu kita liat seberapa banyak yang melapor, kemudian gimana penangananya, pastinya gimna kepuasan para pengguna layanan pengaduan online ini.</w:t>
            </w:r>
          </w:p>
        </w:tc>
      </w:tr>
      <w:tr w:rsidR="002932B0" w:rsidRPr="002932B0" w14:paraId="039D901E" w14:textId="77777777" w:rsidTr="00F56C1D">
        <w:trPr>
          <w:trHeight w:val="144"/>
        </w:trPr>
        <w:tc>
          <w:tcPr>
            <w:tcW w:w="917" w:type="dxa"/>
          </w:tcPr>
          <w:p w14:paraId="4F48B2F2" w14:textId="77777777" w:rsidR="002932B0" w:rsidRPr="002932B0" w:rsidRDefault="002932B0" w:rsidP="002932B0">
            <w:pPr>
              <w:numPr>
                <w:ilvl w:val="0"/>
                <w:numId w:val="4"/>
              </w:numPr>
              <w:spacing w:line="276" w:lineRule="auto"/>
              <w:contextualSpacing/>
              <w:jc w:val="both"/>
              <w:rPr>
                <w:rFonts w:ascii="Times New Roman" w:eastAsia="Times New Roman" w:hAnsi="Times New Roman"/>
                <w:color w:val="000000"/>
                <w:sz w:val="24"/>
                <w:szCs w:val="24"/>
              </w:rPr>
            </w:pPr>
          </w:p>
        </w:tc>
        <w:tc>
          <w:tcPr>
            <w:tcW w:w="4672" w:type="dxa"/>
          </w:tcPr>
          <w:p w14:paraId="3305C954"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telah terjadi peningkatan jumlah pengaduan kekerasan online yang dilaporkan setelah diterapkannya sistem e-government to citizen dengan menggunakan website ?</w:t>
            </w:r>
          </w:p>
        </w:tc>
        <w:tc>
          <w:tcPr>
            <w:tcW w:w="3128" w:type="dxa"/>
          </w:tcPr>
          <w:p w14:paraId="0009661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Untuk peningkatannya tidak drastis gitu ya mba, apalagi website kita kan baru jadi belum banyak yang melapor lewat website tersebut. Karena korban juga masih ada yang langsung dateng ke kantor kita.</w:t>
            </w:r>
          </w:p>
        </w:tc>
      </w:tr>
      <w:tr w:rsidR="002932B0" w:rsidRPr="002932B0" w14:paraId="173CC2AC" w14:textId="77777777" w:rsidTr="00F56C1D">
        <w:trPr>
          <w:trHeight w:val="144"/>
        </w:trPr>
        <w:tc>
          <w:tcPr>
            <w:tcW w:w="8717" w:type="dxa"/>
            <w:gridSpan w:val="3"/>
            <w:vAlign w:val="center"/>
          </w:tcPr>
          <w:p w14:paraId="4EAE7EA1"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isiensi</w:t>
            </w:r>
          </w:p>
        </w:tc>
      </w:tr>
      <w:tr w:rsidR="002932B0" w:rsidRPr="002932B0" w14:paraId="0D1E5583" w14:textId="77777777" w:rsidTr="00F56C1D">
        <w:trPr>
          <w:trHeight w:val="144"/>
        </w:trPr>
        <w:tc>
          <w:tcPr>
            <w:tcW w:w="917" w:type="dxa"/>
          </w:tcPr>
          <w:p w14:paraId="1104FC21" w14:textId="77777777" w:rsidR="002932B0" w:rsidRPr="002932B0" w:rsidRDefault="002932B0" w:rsidP="002932B0">
            <w:pPr>
              <w:numPr>
                <w:ilvl w:val="0"/>
                <w:numId w:val="5"/>
              </w:numPr>
              <w:spacing w:line="276" w:lineRule="auto"/>
              <w:contextualSpacing/>
              <w:jc w:val="both"/>
              <w:rPr>
                <w:rFonts w:ascii="Times New Roman" w:eastAsia="Times New Roman" w:hAnsi="Times New Roman"/>
                <w:color w:val="000000"/>
                <w:sz w:val="24"/>
                <w:szCs w:val="24"/>
              </w:rPr>
            </w:pPr>
          </w:p>
        </w:tc>
        <w:tc>
          <w:tcPr>
            <w:tcW w:w="4672" w:type="dxa"/>
          </w:tcPr>
          <w:p w14:paraId="074947F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terjadi peningkatan efisiensi dalam waktu penanganan pengaduan kekerasan online sejak diterapkannya sistem e-government to citizen?</w:t>
            </w:r>
          </w:p>
        </w:tc>
        <w:tc>
          <w:tcPr>
            <w:tcW w:w="3128" w:type="dxa"/>
          </w:tcPr>
          <w:p w14:paraId="2159CD1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Dalam penanganan memang lebih efisien ya mba , bisa mengurangi watu dan si korban juga bisa menghemat waktu dan biaya karena gak harus dateng ke kita untuk lapor gitu. </w:t>
            </w:r>
          </w:p>
        </w:tc>
      </w:tr>
      <w:tr w:rsidR="002932B0" w:rsidRPr="002932B0" w14:paraId="4A139A19" w14:textId="77777777" w:rsidTr="00F56C1D">
        <w:trPr>
          <w:trHeight w:val="144"/>
        </w:trPr>
        <w:tc>
          <w:tcPr>
            <w:tcW w:w="917" w:type="dxa"/>
          </w:tcPr>
          <w:p w14:paraId="5FC327C1" w14:textId="77777777" w:rsidR="002932B0" w:rsidRPr="002932B0" w:rsidRDefault="002932B0" w:rsidP="002932B0">
            <w:pPr>
              <w:numPr>
                <w:ilvl w:val="0"/>
                <w:numId w:val="5"/>
              </w:numPr>
              <w:spacing w:line="276" w:lineRule="auto"/>
              <w:contextualSpacing/>
              <w:jc w:val="both"/>
              <w:rPr>
                <w:rFonts w:ascii="Times New Roman" w:eastAsia="Times New Roman" w:hAnsi="Times New Roman"/>
                <w:color w:val="000000"/>
                <w:sz w:val="24"/>
                <w:szCs w:val="24"/>
              </w:rPr>
            </w:pPr>
          </w:p>
        </w:tc>
        <w:tc>
          <w:tcPr>
            <w:tcW w:w="4672" w:type="dxa"/>
          </w:tcPr>
          <w:p w14:paraId="5CD8F48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sistem e-government to citizen membantu mengurangi biaya operasional atau anggaran yang terkait dengan pelayanan pengaduan kekerasan online?</w:t>
            </w:r>
          </w:p>
        </w:tc>
        <w:tc>
          <w:tcPr>
            <w:tcW w:w="3128" w:type="dxa"/>
          </w:tcPr>
          <w:p w14:paraId="0A2A8C1C" w14:textId="77777777" w:rsidR="002932B0" w:rsidRPr="002932B0" w:rsidRDefault="002932B0" w:rsidP="002932B0">
            <w:pPr>
              <w:rPr>
                <w:rFonts w:ascii="Times New Roman" w:eastAsia="Calibri" w:hAnsi="Times New Roman"/>
                <w:sz w:val="24"/>
                <w:szCs w:val="24"/>
              </w:rPr>
            </w:pPr>
            <w:r w:rsidRPr="002932B0">
              <w:rPr>
                <w:rFonts w:ascii="Times New Roman" w:eastAsia="Times New Roman" w:hAnsi="Times New Roman"/>
                <w:color w:val="000000"/>
                <w:sz w:val="24"/>
                <w:szCs w:val="24"/>
              </w:rPr>
              <w:t xml:space="preserve">Lebih membantu ke biaya operasionalnya yah mba, kemudian biaya percetakan untuk kertas pengaduan, korban juga bisa melapor lewat online jadi </w:t>
            </w:r>
            <w:r w:rsidRPr="002932B0">
              <w:rPr>
                <w:rFonts w:ascii="Times New Roman" w:eastAsia="Calibri" w:hAnsi="Times New Roman"/>
                <w:sz w:val="24"/>
                <w:szCs w:val="24"/>
              </w:rPr>
              <w:t xml:space="preserve"> memungkinkan lebih banyak pengaduan masuk dalam waktu yang lebih singkat. Dengan penanganan yang lebih efisien, waktu dan upaya yang dihabiskan untuk menangani masing-masing pengaduan dapat berkurang, mengurangi biaya operasional secara keseluruhan.</w:t>
            </w:r>
          </w:p>
          <w:p w14:paraId="1D4DBB35"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r>
      <w:tr w:rsidR="002932B0" w:rsidRPr="002932B0" w14:paraId="0B0D698D" w14:textId="77777777" w:rsidTr="00F56C1D">
        <w:trPr>
          <w:trHeight w:val="144"/>
        </w:trPr>
        <w:tc>
          <w:tcPr>
            <w:tcW w:w="917" w:type="dxa"/>
          </w:tcPr>
          <w:p w14:paraId="6D0B939C" w14:textId="77777777" w:rsidR="002932B0" w:rsidRPr="002932B0" w:rsidRDefault="002932B0" w:rsidP="002932B0">
            <w:pPr>
              <w:numPr>
                <w:ilvl w:val="0"/>
                <w:numId w:val="5"/>
              </w:numPr>
              <w:spacing w:line="276" w:lineRule="auto"/>
              <w:contextualSpacing/>
              <w:jc w:val="both"/>
              <w:rPr>
                <w:rFonts w:ascii="Times New Roman" w:eastAsia="Times New Roman" w:hAnsi="Times New Roman"/>
                <w:color w:val="000000"/>
                <w:sz w:val="24"/>
                <w:szCs w:val="24"/>
              </w:rPr>
            </w:pPr>
          </w:p>
        </w:tc>
        <w:tc>
          <w:tcPr>
            <w:tcW w:w="4672" w:type="dxa"/>
          </w:tcPr>
          <w:p w14:paraId="702AC26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ada peningkatan produktivitas staf dalam menangani pengaduan kekerasan online setelah menggunakan sistem e-government to citizen?</w:t>
            </w:r>
          </w:p>
        </w:tc>
        <w:tc>
          <w:tcPr>
            <w:tcW w:w="3128" w:type="dxa"/>
          </w:tcPr>
          <w:p w14:paraId="3370D7A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Dalam hal ini ada </w:t>
            </w:r>
            <w:proofErr w:type="gramStart"/>
            <w:r w:rsidRPr="002932B0">
              <w:rPr>
                <w:rFonts w:ascii="Times New Roman" w:eastAsia="Times New Roman" w:hAnsi="Times New Roman"/>
                <w:color w:val="000000"/>
                <w:sz w:val="24"/>
                <w:szCs w:val="24"/>
              </w:rPr>
              <w:t>peningkatannya,,</w:t>
            </w:r>
            <w:proofErr w:type="gramEnd"/>
            <w:r w:rsidRPr="002932B0">
              <w:rPr>
                <w:rFonts w:ascii="Times New Roman" w:eastAsia="Times New Roman" w:hAnsi="Times New Roman"/>
                <w:color w:val="000000"/>
                <w:sz w:val="24"/>
                <w:szCs w:val="24"/>
              </w:rPr>
              <w:t xml:space="preserve"> ya karena </w:t>
            </w:r>
            <w:r w:rsidRPr="002932B0">
              <w:rPr>
                <w:rFonts w:ascii="Times New Roman" w:eastAsia="Calibri" w:hAnsi="Times New Roman"/>
                <w:sz w:val="24"/>
                <w:szCs w:val="24"/>
              </w:rPr>
              <w:t>memungkinkan staf untuk dengan mudah mengakses data dan informasi terkait pengaduan dengan cepat. Hal ini membantu staf dalam membuat keputusan yang lebih cepat dan tepat dalam penanganan pengaduan korban kekerasan.</w:t>
            </w:r>
          </w:p>
        </w:tc>
      </w:tr>
      <w:tr w:rsidR="002932B0" w:rsidRPr="002932B0" w14:paraId="66AE3CEE" w14:textId="77777777" w:rsidTr="00F56C1D">
        <w:trPr>
          <w:trHeight w:val="144"/>
        </w:trPr>
        <w:tc>
          <w:tcPr>
            <w:tcW w:w="8717" w:type="dxa"/>
            <w:gridSpan w:val="3"/>
            <w:vAlign w:val="center"/>
          </w:tcPr>
          <w:p w14:paraId="1C96F7D4"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ransparansi</w:t>
            </w:r>
          </w:p>
        </w:tc>
      </w:tr>
      <w:tr w:rsidR="002932B0" w:rsidRPr="002932B0" w14:paraId="4D2E0B0F" w14:textId="77777777" w:rsidTr="00F56C1D">
        <w:trPr>
          <w:trHeight w:val="144"/>
        </w:trPr>
        <w:tc>
          <w:tcPr>
            <w:tcW w:w="917" w:type="dxa"/>
          </w:tcPr>
          <w:p w14:paraId="45646A26" w14:textId="77777777" w:rsidR="002932B0" w:rsidRPr="002932B0" w:rsidRDefault="002932B0" w:rsidP="002932B0">
            <w:pPr>
              <w:numPr>
                <w:ilvl w:val="0"/>
                <w:numId w:val="6"/>
              </w:numPr>
              <w:spacing w:line="276" w:lineRule="auto"/>
              <w:contextualSpacing/>
              <w:jc w:val="both"/>
              <w:rPr>
                <w:rFonts w:ascii="Times New Roman" w:eastAsia="Times New Roman" w:hAnsi="Times New Roman"/>
                <w:color w:val="000000"/>
                <w:sz w:val="24"/>
                <w:szCs w:val="24"/>
              </w:rPr>
            </w:pPr>
          </w:p>
        </w:tc>
        <w:tc>
          <w:tcPr>
            <w:tcW w:w="4672" w:type="dxa"/>
          </w:tcPr>
          <w:p w14:paraId="38491F0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informasi terkait prosedur dan persyaratan untuk melaporkan kasus kekerasan online telah mudah diakses dan dipahami melalui platform website ini ?</w:t>
            </w:r>
          </w:p>
        </w:tc>
        <w:tc>
          <w:tcPr>
            <w:tcW w:w="3128" w:type="dxa"/>
          </w:tcPr>
          <w:p w14:paraId="6838269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bisa diakses langsung, korban langsung saja ke halaman website untuk untuk melporkan, disitu udah ada langkah-langkanya juga tinggal dikuti saja.</w:t>
            </w:r>
          </w:p>
        </w:tc>
      </w:tr>
      <w:tr w:rsidR="002932B0" w:rsidRPr="002932B0" w14:paraId="23957124" w14:textId="77777777" w:rsidTr="00F56C1D">
        <w:trPr>
          <w:trHeight w:val="144"/>
        </w:trPr>
        <w:tc>
          <w:tcPr>
            <w:tcW w:w="917" w:type="dxa"/>
          </w:tcPr>
          <w:p w14:paraId="7A6B16DD" w14:textId="77777777" w:rsidR="002932B0" w:rsidRPr="002932B0" w:rsidRDefault="002932B0" w:rsidP="002932B0">
            <w:pPr>
              <w:numPr>
                <w:ilvl w:val="0"/>
                <w:numId w:val="6"/>
              </w:numPr>
              <w:spacing w:line="276" w:lineRule="auto"/>
              <w:contextualSpacing/>
              <w:jc w:val="both"/>
              <w:rPr>
                <w:rFonts w:ascii="Times New Roman" w:eastAsia="Times New Roman" w:hAnsi="Times New Roman"/>
                <w:color w:val="000000"/>
                <w:sz w:val="24"/>
                <w:szCs w:val="24"/>
              </w:rPr>
            </w:pPr>
          </w:p>
        </w:tc>
        <w:tc>
          <w:tcPr>
            <w:tcW w:w="4672" w:type="dxa"/>
          </w:tcPr>
          <w:p w14:paraId="7959030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website pelayanan pengaduan memastikan kejelasan mengenai proses penanganan pengaduan kekerasan online, mulai dari penerimaan hingga penyelesaian kasus?</w:t>
            </w:r>
          </w:p>
        </w:tc>
        <w:tc>
          <w:tcPr>
            <w:tcW w:w="3128" w:type="dxa"/>
          </w:tcPr>
          <w:p w14:paraId="66D5652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Yah Jadi untuk memastikan kejelasan mengenai proses penanganan pengaduan kekerasan online, sebuah website pelayanan pengaduan harus menyediakan informasi yang lengkap dan transparan kepada masyarakat, dengan disediakannya Informasi Kontak dan Bantuan, Tata Cara Verifikasi dan Validasi, Bahasa yang Mudah Dipahami dan pastinya berapa lama waktu yang dibutuhkan untuk penanganan.</w:t>
            </w:r>
          </w:p>
        </w:tc>
      </w:tr>
      <w:tr w:rsidR="002932B0" w:rsidRPr="002932B0" w14:paraId="2D154637" w14:textId="77777777" w:rsidTr="00F56C1D">
        <w:trPr>
          <w:trHeight w:val="144"/>
        </w:trPr>
        <w:tc>
          <w:tcPr>
            <w:tcW w:w="917" w:type="dxa"/>
          </w:tcPr>
          <w:p w14:paraId="372236DD" w14:textId="77777777" w:rsidR="002932B0" w:rsidRPr="002932B0" w:rsidRDefault="002932B0" w:rsidP="002932B0">
            <w:pPr>
              <w:numPr>
                <w:ilvl w:val="0"/>
                <w:numId w:val="6"/>
              </w:numPr>
              <w:spacing w:line="276" w:lineRule="auto"/>
              <w:contextualSpacing/>
              <w:jc w:val="both"/>
              <w:rPr>
                <w:rFonts w:ascii="Times New Roman" w:eastAsia="Times New Roman" w:hAnsi="Times New Roman"/>
                <w:color w:val="000000"/>
                <w:sz w:val="24"/>
                <w:szCs w:val="24"/>
              </w:rPr>
            </w:pPr>
          </w:p>
        </w:tc>
        <w:tc>
          <w:tcPr>
            <w:tcW w:w="4672" w:type="dxa"/>
          </w:tcPr>
          <w:p w14:paraId="369F8C6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mekanisme untuk memberikan informasi kepada masyarakat tentang langkah-langkah pencegahan kekerasan melalui media online ?</w:t>
            </w:r>
          </w:p>
        </w:tc>
        <w:tc>
          <w:tcPr>
            <w:tcW w:w="3128" w:type="dxa"/>
          </w:tcPr>
          <w:p w14:paraId="21D96C1D"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 Kalau itu kami melakukanya lewat sosialisai di kelurahan terus kami juga punya instagram jadi informasi juga bisa dilihat di instagram kita. </w:t>
            </w:r>
          </w:p>
        </w:tc>
      </w:tr>
      <w:tr w:rsidR="002932B0" w:rsidRPr="002932B0" w14:paraId="645760DA" w14:textId="77777777" w:rsidTr="00F56C1D">
        <w:trPr>
          <w:trHeight w:val="553"/>
        </w:trPr>
        <w:tc>
          <w:tcPr>
            <w:tcW w:w="8717" w:type="dxa"/>
            <w:gridSpan w:val="3"/>
            <w:vAlign w:val="center"/>
          </w:tcPr>
          <w:p w14:paraId="24336FDE"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kuntabilitas</w:t>
            </w:r>
          </w:p>
        </w:tc>
      </w:tr>
      <w:tr w:rsidR="002932B0" w:rsidRPr="002932B0" w14:paraId="21067CD5" w14:textId="77777777" w:rsidTr="00F56C1D">
        <w:trPr>
          <w:trHeight w:val="553"/>
        </w:trPr>
        <w:tc>
          <w:tcPr>
            <w:tcW w:w="917" w:type="dxa"/>
          </w:tcPr>
          <w:p w14:paraId="072B76CC" w14:textId="77777777" w:rsidR="002932B0" w:rsidRPr="002932B0" w:rsidRDefault="002932B0" w:rsidP="002932B0">
            <w:pPr>
              <w:numPr>
                <w:ilvl w:val="0"/>
                <w:numId w:val="7"/>
              </w:numPr>
              <w:spacing w:line="276" w:lineRule="auto"/>
              <w:contextualSpacing/>
              <w:jc w:val="both"/>
              <w:rPr>
                <w:rFonts w:ascii="Times New Roman" w:eastAsia="Times New Roman" w:hAnsi="Times New Roman"/>
                <w:color w:val="000000"/>
                <w:sz w:val="24"/>
                <w:szCs w:val="24"/>
              </w:rPr>
            </w:pPr>
          </w:p>
        </w:tc>
        <w:tc>
          <w:tcPr>
            <w:tcW w:w="4672" w:type="dxa"/>
          </w:tcPr>
          <w:p w14:paraId="29791D4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website pelayanan pengaduan bisa memastikan akuntabilitas dalam proses penerimaan dan penanganan pengaduan kekerasan online?</w:t>
            </w:r>
          </w:p>
        </w:tc>
        <w:tc>
          <w:tcPr>
            <w:tcW w:w="3128" w:type="dxa"/>
          </w:tcPr>
          <w:p w14:paraId="26658E0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Jadi </w:t>
            </w:r>
            <w:r w:rsidRPr="002932B0">
              <w:rPr>
                <w:rFonts w:ascii="Times New Roman" w:eastAsia="Calibri" w:hAnsi="Times New Roman"/>
                <w:sz w:val="24"/>
                <w:szCs w:val="24"/>
              </w:rPr>
              <w:t>Website harus menyediakan informasi yang jelas dan transparan tentang proses penerimaan dan penanganan pengaduan kekerasan online, kemudian Informasikan tindakan lanjutan apa yang akan diambil setelah pengaduan diterima dan bagaimana penyelesaiannya akan dilaporkan kepada pengguna. kemudian juga website harus bisa memastikan setiap pengaduan ditugaskan kepada staf atau unit yang bertanggung jawab untuk menanganinya. Jadi website bisa berjalan sesuai standar dan jelas gitu mbak.</w:t>
            </w:r>
          </w:p>
        </w:tc>
      </w:tr>
      <w:tr w:rsidR="002932B0" w:rsidRPr="002932B0" w14:paraId="47B054EB" w14:textId="77777777" w:rsidTr="00F56C1D">
        <w:trPr>
          <w:trHeight w:val="553"/>
        </w:trPr>
        <w:tc>
          <w:tcPr>
            <w:tcW w:w="917" w:type="dxa"/>
          </w:tcPr>
          <w:p w14:paraId="10EFCC80" w14:textId="77777777" w:rsidR="002932B0" w:rsidRPr="002932B0" w:rsidRDefault="002932B0" w:rsidP="002932B0">
            <w:pPr>
              <w:numPr>
                <w:ilvl w:val="0"/>
                <w:numId w:val="7"/>
              </w:numPr>
              <w:spacing w:line="276" w:lineRule="auto"/>
              <w:contextualSpacing/>
              <w:jc w:val="both"/>
              <w:rPr>
                <w:rFonts w:ascii="Times New Roman" w:eastAsia="Times New Roman" w:hAnsi="Times New Roman"/>
                <w:color w:val="000000"/>
                <w:sz w:val="24"/>
                <w:szCs w:val="24"/>
              </w:rPr>
            </w:pPr>
          </w:p>
        </w:tc>
        <w:tc>
          <w:tcPr>
            <w:tcW w:w="4672" w:type="dxa"/>
          </w:tcPr>
          <w:p w14:paraId="5A850B29"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bisa memastikan bahwa akan memberikan pelayanan yang adil, objektif, dan tidak diskriminatif melalui platform e-government to citizen?</w:t>
            </w:r>
          </w:p>
        </w:tc>
        <w:tc>
          <w:tcPr>
            <w:tcW w:w="3128" w:type="dxa"/>
          </w:tcPr>
          <w:p w14:paraId="3D0A1ABB" w14:textId="77777777" w:rsidR="002932B0" w:rsidRPr="002932B0" w:rsidRDefault="002932B0" w:rsidP="002932B0">
            <w:pPr>
              <w:rPr>
                <w:rFonts w:ascii="Times New Roman" w:eastAsia="Calibri" w:hAnsi="Times New Roman"/>
                <w:sz w:val="24"/>
                <w:szCs w:val="24"/>
              </w:rPr>
            </w:pPr>
            <w:r w:rsidRPr="002932B0">
              <w:rPr>
                <w:rFonts w:ascii="Times New Roman" w:eastAsia="Times New Roman" w:hAnsi="Times New Roman"/>
                <w:color w:val="000000"/>
                <w:sz w:val="24"/>
                <w:szCs w:val="24"/>
              </w:rPr>
              <w:t xml:space="preserve">Iya </w:t>
            </w:r>
            <w:proofErr w:type="gramStart"/>
            <w:r w:rsidRPr="002932B0">
              <w:rPr>
                <w:rFonts w:ascii="Times New Roman" w:eastAsia="Times New Roman" w:hAnsi="Times New Roman"/>
                <w:color w:val="000000"/>
                <w:sz w:val="24"/>
                <w:szCs w:val="24"/>
              </w:rPr>
              <w:t>dong</w:t>
            </w:r>
            <w:proofErr w:type="gramEnd"/>
            <w:r w:rsidRPr="002932B0">
              <w:rPr>
                <w:rFonts w:ascii="Times New Roman" w:eastAsia="Times New Roman" w:hAnsi="Times New Roman"/>
                <w:color w:val="000000"/>
                <w:sz w:val="24"/>
                <w:szCs w:val="24"/>
              </w:rPr>
              <w:t xml:space="preserve"> mba , kan </w:t>
            </w:r>
            <w:r w:rsidRPr="002932B0">
              <w:rPr>
                <w:rFonts w:ascii="Times New Roman" w:eastAsia="Calibri" w:hAnsi="Times New Roman"/>
                <w:color w:val="000000"/>
                <w:sz w:val="24"/>
                <w:szCs w:val="24"/>
              </w:rPr>
              <w:t>d</w:t>
            </w:r>
            <w:r w:rsidRPr="002932B0">
              <w:rPr>
                <w:rFonts w:ascii="Times New Roman" w:eastAsia="Calibri" w:hAnsi="Times New Roman"/>
                <w:sz w:val="24"/>
                <w:szCs w:val="24"/>
              </w:rPr>
              <w:t>alam merancang dan menjalankan platform e-government to citizen, perlu melibatkan keterlibatan dari berbagai pihak, termasuk ahli hukum, pakar etika, serta masyarakat umum, untuk memastikan pelayanan yang adil, objektif, dan tidak diskriminatif bagi seluruh korban yang ingin melapor.</w:t>
            </w:r>
          </w:p>
        </w:tc>
      </w:tr>
      <w:tr w:rsidR="002932B0" w:rsidRPr="002932B0" w14:paraId="5A5110D8" w14:textId="77777777" w:rsidTr="00F56C1D">
        <w:trPr>
          <w:trHeight w:val="553"/>
        </w:trPr>
        <w:tc>
          <w:tcPr>
            <w:tcW w:w="917" w:type="dxa"/>
          </w:tcPr>
          <w:p w14:paraId="52B6A52B" w14:textId="77777777" w:rsidR="002932B0" w:rsidRPr="002932B0" w:rsidRDefault="002932B0" w:rsidP="002932B0">
            <w:pPr>
              <w:numPr>
                <w:ilvl w:val="0"/>
                <w:numId w:val="7"/>
              </w:numPr>
              <w:spacing w:line="276" w:lineRule="auto"/>
              <w:contextualSpacing/>
              <w:jc w:val="both"/>
              <w:rPr>
                <w:rFonts w:ascii="Times New Roman" w:eastAsia="Times New Roman" w:hAnsi="Times New Roman"/>
                <w:color w:val="000000"/>
                <w:sz w:val="24"/>
                <w:szCs w:val="24"/>
              </w:rPr>
            </w:pPr>
          </w:p>
        </w:tc>
        <w:tc>
          <w:tcPr>
            <w:tcW w:w="4672" w:type="dxa"/>
          </w:tcPr>
          <w:p w14:paraId="43EB4EB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sistem pengaduan online ini memastikan bahwa setiap langkah dalam penanganan pengaduan kekerasan online terdokumentasi dengan baik untuk tujuan akuntabilitas?</w:t>
            </w:r>
          </w:p>
        </w:tc>
        <w:tc>
          <w:tcPr>
            <w:tcW w:w="3128" w:type="dxa"/>
          </w:tcPr>
          <w:p w14:paraId="3538ACFC" w14:textId="77777777" w:rsidR="002932B0" w:rsidRPr="002932B0" w:rsidRDefault="002932B0" w:rsidP="002932B0">
            <w:pPr>
              <w:rPr>
                <w:rFonts w:ascii="Times New Roman" w:eastAsia="Calibri" w:hAnsi="Times New Roman"/>
                <w:sz w:val="24"/>
                <w:szCs w:val="24"/>
              </w:rPr>
            </w:pPr>
            <w:r w:rsidRPr="002932B0">
              <w:rPr>
                <w:rFonts w:ascii="Times New Roman" w:eastAsia="Times New Roman" w:hAnsi="Times New Roman"/>
                <w:color w:val="000000"/>
                <w:sz w:val="24"/>
                <w:szCs w:val="24"/>
              </w:rPr>
              <w:t>Nah jadi dalam s</w:t>
            </w:r>
            <w:r w:rsidRPr="002932B0">
              <w:rPr>
                <w:rFonts w:ascii="Times New Roman" w:eastAsia="Calibri" w:hAnsi="Times New Roman"/>
                <w:sz w:val="24"/>
                <w:szCs w:val="24"/>
              </w:rPr>
              <w:t>istem pengaduan online itu memiliki fitur pelacakan dan manajemen yang memungkinkan setiap pengaduan kekerasan online untuk didokumentasikan dari awal hingga akhir. Sampai penyelesaian pengaduan harus tercatat dengan jelas dalam sistem. Yang penting itu ya mbak Melakukan cadangan data secara berkala, soalnya biar bisa memastikan kalu catatan dan informasi terkait pengaduan kekerasan online tetap aman dan tidak hilang dalam kasus kegagalan sistem atau insiden yang lain</w:t>
            </w:r>
          </w:p>
        </w:tc>
      </w:tr>
    </w:tbl>
    <w:p w14:paraId="73000B61" w14:textId="77777777" w:rsidR="002932B0" w:rsidRPr="002932B0" w:rsidRDefault="002932B0" w:rsidP="002932B0">
      <w:pPr>
        <w:pBdr>
          <w:top w:val="nil"/>
          <w:left w:val="nil"/>
          <w:bottom w:val="nil"/>
          <w:right w:val="nil"/>
          <w:between w:val="nil"/>
        </w:pBdr>
        <w:spacing w:line="276" w:lineRule="auto"/>
        <w:ind w:left="360"/>
        <w:contextualSpacing/>
        <w:jc w:val="both"/>
        <w:rPr>
          <w:rFonts w:ascii="Times New Roman" w:eastAsia="Times New Roman" w:hAnsi="Times New Roman" w:cs="Times New Roman"/>
          <w:color w:val="000000"/>
          <w:kern w:val="0"/>
          <w:sz w:val="24"/>
          <w:szCs w:val="24"/>
          <w14:ligatures w14:val="none"/>
        </w:rPr>
      </w:pPr>
    </w:p>
    <w:p w14:paraId="63C16B11" w14:textId="77777777" w:rsidR="002932B0" w:rsidRPr="002932B0" w:rsidRDefault="002932B0" w:rsidP="002932B0">
      <w:pPr>
        <w:spacing w:line="276" w:lineRule="auto"/>
        <w:rPr>
          <w:rFonts w:ascii="Times New Roman" w:eastAsia="Calibri" w:hAnsi="Times New Roman" w:cs="Times New Roman"/>
          <w:kern w:val="0"/>
          <w:sz w:val="24"/>
          <w:szCs w:val="24"/>
          <w14:ligatures w14:val="none"/>
        </w:rPr>
      </w:pPr>
    </w:p>
    <w:p w14:paraId="0E355B7F" w14:textId="77777777" w:rsidR="002932B0" w:rsidRPr="002932B0" w:rsidRDefault="002932B0" w:rsidP="002932B0">
      <w:pPr>
        <w:spacing w:line="480" w:lineRule="auto"/>
        <w:jc w:val="both"/>
        <w:rPr>
          <w:rFonts w:ascii="Times New Roman" w:eastAsia="Times New Roman" w:hAnsi="Times New Roman" w:cs="Times New Roman"/>
          <w:b/>
          <w:kern w:val="0"/>
          <w:sz w:val="24"/>
          <w:szCs w:val="24"/>
          <w14:ligatures w14:val="none"/>
        </w:rPr>
        <w:sectPr w:rsidR="002932B0" w:rsidRPr="002932B0" w:rsidSect="00E47CFB">
          <w:headerReference w:type="default" r:id="rId7"/>
          <w:footerReference w:type="default" r:id="rId8"/>
          <w:pgSz w:w="11906" w:h="16838"/>
          <w:pgMar w:top="2268" w:right="1701" w:bottom="1701" w:left="2268" w:header="709" w:footer="709" w:gutter="0"/>
          <w:cols w:space="720"/>
        </w:sectPr>
      </w:pPr>
    </w:p>
    <w:p w14:paraId="3003D554" w14:textId="77777777" w:rsidR="002932B0" w:rsidRPr="002932B0" w:rsidRDefault="002932B0" w:rsidP="002932B0">
      <w:pPr>
        <w:pBdr>
          <w:top w:val="nil"/>
          <w:left w:val="nil"/>
          <w:bottom w:val="nil"/>
          <w:right w:val="nil"/>
          <w:between w:val="nil"/>
        </w:pBdr>
        <w:spacing w:line="480" w:lineRule="auto"/>
        <w:ind w:left="72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 xml:space="preserve">   PEDOMAN WAWANCARA</w:t>
      </w:r>
    </w:p>
    <w:p w14:paraId="1E1BC837" w14:textId="77777777" w:rsidR="002932B0" w:rsidRPr="002932B0" w:rsidRDefault="002932B0" w:rsidP="002932B0">
      <w:pPr>
        <w:numPr>
          <w:ilvl w:val="0"/>
          <w:numId w:val="8"/>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2ADCB183" w14:textId="77777777" w:rsidR="002932B0" w:rsidRPr="002932B0" w:rsidRDefault="002932B0" w:rsidP="002932B0">
      <w:pPr>
        <w:numPr>
          <w:ilvl w:val="0"/>
          <w:numId w:val="8"/>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6F92A5A9" w14:textId="77777777" w:rsidR="002932B0" w:rsidRPr="002932B0" w:rsidRDefault="002932B0" w:rsidP="002932B0">
      <w:pPr>
        <w:numPr>
          <w:ilvl w:val="0"/>
          <w:numId w:val="9"/>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Staf Penanganan pengaduan korban kekerasan</w:t>
      </w:r>
    </w:p>
    <w:p w14:paraId="67EA31A3" w14:textId="77777777" w:rsidR="002932B0" w:rsidRPr="002932B0" w:rsidRDefault="002932B0" w:rsidP="002932B0">
      <w:pPr>
        <w:numPr>
          <w:ilvl w:val="0"/>
          <w:numId w:val="9"/>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Novita Indiani S kom</w:t>
      </w:r>
    </w:p>
    <w:p w14:paraId="1E7F3420" w14:textId="77777777" w:rsidR="002932B0" w:rsidRPr="002932B0" w:rsidRDefault="002932B0" w:rsidP="002932B0">
      <w:pPr>
        <w:numPr>
          <w:ilvl w:val="0"/>
          <w:numId w:val="9"/>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t>: Perempuan</w:t>
      </w:r>
    </w:p>
    <w:p w14:paraId="10FF7769" w14:textId="77777777" w:rsidR="002932B0" w:rsidRPr="002932B0" w:rsidRDefault="002932B0" w:rsidP="002932B0">
      <w:pPr>
        <w:numPr>
          <w:ilvl w:val="0"/>
          <w:numId w:val="9"/>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36</w:t>
      </w:r>
    </w:p>
    <w:p w14:paraId="3394AB12" w14:textId="77777777" w:rsidR="002932B0" w:rsidRPr="002932B0" w:rsidRDefault="002932B0" w:rsidP="002932B0">
      <w:pPr>
        <w:numPr>
          <w:ilvl w:val="0"/>
          <w:numId w:val="9"/>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Jl arum blok b 7</w:t>
      </w:r>
    </w:p>
    <w:p w14:paraId="6973A6A8" w14:textId="77777777" w:rsidR="002932B0" w:rsidRPr="002932B0" w:rsidRDefault="002932B0" w:rsidP="002932B0">
      <w:pPr>
        <w:numPr>
          <w:ilvl w:val="0"/>
          <w:numId w:val="8"/>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14CD6210" w14:textId="77777777" w:rsidR="002932B0" w:rsidRPr="002932B0" w:rsidRDefault="002932B0" w:rsidP="002932B0">
      <w:pPr>
        <w:numPr>
          <w:ilvl w:val="0"/>
          <w:numId w:val="10"/>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jumat 21 juli 2023</w:t>
      </w:r>
    </w:p>
    <w:p w14:paraId="2637A9ED" w14:textId="77777777" w:rsidR="002932B0" w:rsidRPr="002932B0" w:rsidRDefault="002932B0" w:rsidP="002932B0">
      <w:pPr>
        <w:numPr>
          <w:ilvl w:val="0"/>
          <w:numId w:val="10"/>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10.00 wib</w:t>
      </w:r>
    </w:p>
    <w:p w14:paraId="407E9FB8" w14:textId="77777777" w:rsidR="002932B0" w:rsidRPr="002932B0" w:rsidRDefault="002932B0" w:rsidP="002932B0">
      <w:pPr>
        <w:numPr>
          <w:ilvl w:val="0"/>
          <w:numId w:val="10"/>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nas PPPA</w:t>
      </w:r>
    </w:p>
    <w:p w14:paraId="54C23FA4" w14:textId="77777777" w:rsidR="002932B0" w:rsidRPr="002932B0" w:rsidRDefault="002932B0" w:rsidP="002932B0">
      <w:pPr>
        <w:numPr>
          <w:ilvl w:val="0"/>
          <w:numId w:val="8"/>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Materi Penelitian</w:t>
      </w:r>
    </w:p>
    <w:tbl>
      <w:tblPr>
        <w:tblStyle w:val="TableGrid3"/>
        <w:tblW w:w="0" w:type="auto"/>
        <w:tblInd w:w="720" w:type="dxa"/>
        <w:tblLook w:val="04A0" w:firstRow="1" w:lastRow="0" w:firstColumn="1" w:lastColumn="0" w:noHBand="0" w:noVBand="1"/>
      </w:tblPr>
      <w:tblGrid>
        <w:gridCol w:w="648"/>
        <w:gridCol w:w="4064"/>
        <w:gridCol w:w="2495"/>
      </w:tblGrid>
      <w:tr w:rsidR="002932B0" w:rsidRPr="002932B0" w14:paraId="2D3FD73E" w14:textId="77777777" w:rsidTr="00F56C1D">
        <w:tc>
          <w:tcPr>
            <w:tcW w:w="648" w:type="dxa"/>
          </w:tcPr>
          <w:p w14:paraId="3B1062B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NO</w:t>
            </w:r>
          </w:p>
        </w:tc>
        <w:tc>
          <w:tcPr>
            <w:tcW w:w="4064" w:type="dxa"/>
          </w:tcPr>
          <w:p w14:paraId="7EA74AFC"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ERTANYAAN</w:t>
            </w:r>
          </w:p>
        </w:tc>
        <w:tc>
          <w:tcPr>
            <w:tcW w:w="2495" w:type="dxa"/>
          </w:tcPr>
          <w:p w14:paraId="72F49D34"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WABAN</w:t>
            </w:r>
          </w:p>
        </w:tc>
      </w:tr>
      <w:tr w:rsidR="002932B0" w:rsidRPr="002932B0" w14:paraId="4A000AFF" w14:textId="77777777" w:rsidTr="00F56C1D">
        <w:tc>
          <w:tcPr>
            <w:tcW w:w="7207" w:type="dxa"/>
            <w:gridSpan w:val="3"/>
            <w:vAlign w:val="center"/>
          </w:tcPr>
          <w:p w14:paraId="0531290A"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ektivitas</w:t>
            </w:r>
          </w:p>
        </w:tc>
      </w:tr>
      <w:tr w:rsidR="002932B0" w:rsidRPr="002932B0" w14:paraId="3DADC7BA" w14:textId="77777777" w:rsidTr="00F56C1D">
        <w:tc>
          <w:tcPr>
            <w:tcW w:w="648" w:type="dxa"/>
          </w:tcPr>
          <w:p w14:paraId="7EB2B279" w14:textId="77777777" w:rsidR="002932B0" w:rsidRPr="002932B0" w:rsidRDefault="002932B0" w:rsidP="002932B0">
            <w:pPr>
              <w:numPr>
                <w:ilvl w:val="0"/>
                <w:numId w:val="11"/>
              </w:numPr>
              <w:spacing w:line="276" w:lineRule="auto"/>
              <w:contextualSpacing/>
              <w:jc w:val="both"/>
              <w:rPr>
                <w:rFonts w:ascii="Times New Roman" w:eastAsia="Times New Roman" w:hAnsi="Times New Roman"/>
                <w:color w:val="000000"/>
                <w:sz w:val="24"/>
                <w:szCs w:val="24"/>
              </w:rPr>
            </w:pPr>
          </w:p>
        </w:tc>
        <w:tc>
          <w:tcPr>
            <w:tcW w:w="4064" w:type="dxa"/>
          </w:tcPr>
          <w:p w14:paraId="2875C3FE"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dengan menggunakan sistem online telah membantu mempercepat waktu tanggapan atau penanganan kasus kekerasan online dibandingkan dengan metode manual sebelumnya?</w:t>
            </w:r>
          </w:p>
        </w:tc>
        <w:tc>
          <w:tcPr>
            <w:tcW w:w="2495" w:type="dxa"/>
          </w:tcPr>
          <w:p w14:paraId="48ECC0D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Iya mba bisa mempercepat penangananya , karena </w:t>
            </w:r>
            <w:r w:rsidRPr="002932B0">
              <w:rPr>
                <w:rFonts w:ascii="Times New Roman" w:eastAsia="Calibri" w:hAnsi="Times New Roman"/>
                <w:sz w:val="24"/>
                <w:szCs w:val="24"/>
              </w:rPr>
              <w:t xml:space="preserve">sistem tersebut sudah didesain dengan baik dan dikelola dengan efisien. Jadi bisa menghemat waktu juga. </w:t>
            </w:r>
          </w:p>
        </w:tc>
      </w:tr>
      <w:tr w:rsidR="002932B0" w:rsidRPr="002932B0" w14:paraId="3B78FD3A" w14:textId="77777777" w:rsidTr="00F56C1D">
        <w:tc>
          <w:tcPr>
            <w:tcW w:w="648" w:type="dxa"/>
          </w:tcPr>
          <w:p w14:paraId="4ED3EE15" w14:textId="77777777" w:rsidR="002932B0" w:rsidRPr="002932B0" w:rsidRDefault="002932B0" w:rsidP="002932B0">
            <w:pPr>
              <w:numPr>
                <w:ilvl w:val="0"/>
                <w:numId w:val="11"/>
              </w:numPr>
              <w:spacing w:line="276" w:lineRule="auto"/>
              <w:contextualSpacing/>
              <w:jc w:val="both"/>
              <w:rPr>
                <w:rFonts w:ascii="Times New Roman" w:eastAsia="Times New Roman" w:hAnsi="Times New Roman"/>
                <w:color w:val="000000"/>
                <w:sz w:val="24"/>
                <w:szCs w:val="24"/>
              </w:rPr>
            </w:pPr>
          </w:p>
        </w:tc>
        <w:tc>
          <w:tcPr>
            <w:tcW w:w="4064" w:type="dxa"/>
          </w:tcPr>
          <w:p w14:paraId="3361685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upaya pihak PPPA  untuk terus meningkatkan efektivitas sistem online dalam menangani pengaduan korban kekerasan secara berkelanjutan?</w:t>
            </w:r>
          </w:p>
        </w:tc>
        <w:tc>
          <w:tcPr>
            <w:tcW w:w="2495" w:type="dxa"/>
          </w:tcPr>
          <w:p w14:paraId="3AED44E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Jadi untuk terus meningkatkan efektivitas kami melakukan </w:t>
            </w:r>
            <w:r w:rsidRPr="002932B0">
              <w:rPr>
                <w:rFonts w:ascii="Times New Roman" w:eastAsia="Calibri" w:hAnsi="Times New Roman"/>
                <w:sz w:val="24"/>
                <w:szCs w:val="24"/>
              </w:rPr>
              <w:t>Melakukan evaluasi rutin terhadap kinerja sistem online. Kami juga Menjamin keamanan data pribadi korban , dan pastinya kami juga Mengintegrasikan sistem online dengan instansi terkait, seperti lembaga penegak hukum, rumah sakit, atau lembaga sosial, untuk meningkatkan kolaborasi dalam penanganan kasus dengan lembaga terkait juga mba.</w:t>
            </w:r>
          </w:p>
        </w:tc>
      </w:tr>
      <w:tr w:rsidR="002932B0" w:rsidRPr="002932B0" w14:paraId="63F1A602" w14:textId="77777777" w:rsidTr="00F56C1D">
        <w:tc>
          <w:tcPr>
            <w:tcW w:w="648" w:type="dxa"/>
          </w:tcPr>
          <w:p w14:paraId="2B977376" w14:textId="77777777" w:rsidR="002932B0" w:rsidRPr="002932B0" w:rsidRDefault="002932B0" w:rsidP="002932B0">
            <w:pPr>
              <w:numPr>
                <w:ilvl w:val="0"/>
                <w:numId w:val="11"/>
              </w:numPr>
              <w:spacing w:line="276" w:lineRule="auto"/>
              <w:contextualSpacing/>
              <w:jc w:val="both"/>
              <w:rPr>
                <w:rFonts w:ascii="Times New Roman" w:eastAsia="Times New Roman" w:hAnsi="Times New Roman"/>
                <w:color w:val="000000"/>
                <w:sz w:val="24"/>
                <w:szCs w:val="24"/>
              </w:rPr>
            </w:pPr>
          </w:p>
        </w:tc>
        <w:tc>
          <w:tcPr>
            <w:tcW w:w="4064" w:type="dxa"/>
          </w:tcPr>
          <w:p w14:paraId="6C35441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sistem pengaduan online membantu saudara dalam berkomunikasi dan berkoordinasi dengan pelapor atau korban kekerasan selama proses penanganan kasus?</w:t>
            </w:r>
          </w:p>
        </w:tc>
        <w:tc>
          <w:tcPr>
            <w:tcW w:w="2495" w:type="dxa"/>
          </w:tcPr>
          <w:p w14:paraId="52821878"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di kami menggunkan bahasa yang mudah dipahami agar mudah untuk berkomunikasi. Serta kami menyiapkan fitur chat jadi bisa tanya-tanya secara online. Ada juga pemberitahuan ketika kasus dinyatakan selesai.</w:t>
            </w:r>
          </w:p>
        </w:tc>
      </w:tr>
      <w:tr w:rsidR="002932B0" w:rsidRPr="002932B0" w14:paraId="1EF0382B" w14:textId="77777777" w:rsidTr="00F56C1D">
        <w:tc>
          <w:tcPr>
            <w:tcW w:w="7207" w:type="dxa"/>
            <w:gridSpan w:val="3"/>
            <w:vAlign w:val="center"/>
          </w:tcPr>
          <w:p w14:paraId="487A8294"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isiensi</w:t>
            </w:r>
          </w:p>
        </w:tc>
      </w:tr>
      <w:tr w:rsidR="002932B0" w:rsidRPr="002932B0" w14:paraId="5295463F" w14:textId="77777777" w:rsidTr="00F56C1D">
        <w:tc>
          <w:tcPr>
            <w:tcW w:w="648" w:type="dxa"/>
          </w:tcPr>
          <w:p w14:paraId="00A77948" w14:textId="77777777" w:rsidR="002932B0" w:rsidRPr="002932B0" w:rsidRDefault="002932B0" w:rsidP="002932B0">
            <w:pPr>
              <w:numPr>
                <w:ilvl w:val="0"/>
                <w:numId w:val="12"/>
              </w:numPr>
              <w:spacing w:line="276" w:lineRule="auto"/>
              <w:contextualSpacing/>
              <w:jc w:val="both"/>
              <w:rPr>
                <w:rFonts w:ascii="Times New Roman" w:eastAsia="Times New Roman" w:hAnsi="Times New Roman"/>
                <w:color w:val="000000"/>
                <w:sz w:val="24"/>
                <w:szCs w:val="24"/>
              </w:rPr>
            </w:pPr>
          </w:p>
        </w:tc>
        <w:tc>
          <w:tcPr>
            <w:tcW w:w="4064" w:type="dxa"/>
          </w:tcPr>
          <w:p w14:paraId="33E4605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sistem online ini dapat membantu meningkatkan efisiensi dalam proses penanganan pengaduan korban kekerasan online dibandingkan dengan metode sebelumnya?</w:t>
            </w:r>
          </w:p>
        </w:tc>
        <w:tc>
          <w:tcPr>
            <w:tcW w:w="2495" w:type="dxa"/>
          </w:tcPr>
          <w:p w14:paraId="5B512214"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Hmm di kita itu yah mba menyediakan sistem online yang bisa diakses kapan saja, selama terhubung ke interrnet dan terdaoat juga itu penanganan terdesak , jadi tau kasus mana yang harus diselesaikan dulu.</w:t>
            </w:r>
          </w:p>
        </w:tc>
      </w:tr>
      <w:tr w:rsidR="002932B0" w:rsidRPr="002932B0" w14:paraId="6BBFFF9E" w14:textId="77777777" w:rsidTr="00F56C1D">
        <w:tc>
          <w:tcPr>
            <w:tcW w:w="648" w:type="dxa"/>
          </w:tcPr>
          <w:p w14:paraId="43B4D37A" w14:textId="77777777" w:rsidR="002932B0" w:rsidRPr="002932B0" w:rsidRDefault="002932B0" w:rsidP="002932B0">
            <w:pPr>
              <w:numPr>
                <w:ilvl w:val="0"/>
                <w:numId w:val="12"/>
              </w:numPr>
              <w:spacing w:line="276" w:lineRule="auto"/>
              <w:contextualSpacing/>
              <w:jc w:val="both"/>
              <w:rPr>
                <w:rFonts w:ascii="Times New Roman" w:eastAsia="Times New Roman" w:hAnsi="Times New Roman"/>
                <w:color w:val="000000"/>
                <w:sz w:val="24"/>
                <w:szCs w:val="24"/>
              </w:rPr>
            </w:pPr>
          </w:p>
        </w:tc>
        <w:tc>
          <w:tcPr>
            <w:tcW w:w="4064" w:type="dxa"/>
          </w:tcPr>
          <w:p w14:paraId="0B21BB14"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terjadi peningkatan produktivitas dan penghematan waktu dalam menangani kasus kekerasan online sejak menggunakan platform pengaduan online ?</w:t>
            </w:r>
          </w:p>
        </w:tc>
        <w:tc>
          <w:tcPr>
            <w:tcW w:w="2495" w:type="dxa"/>
          </w:tcPr>
          <w:p w14:paraId="281293E2"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astinya menghemat yah mba, menghemat tenaga, waktu dan biaya pastinya.</w:t>
            </w:r>
          </w:p>
        </w:tc>
      </w:tr>
      <w:tr w:rsidR="002932B0" w:rsidRPr="002932B0" w14:paraId="00A0E038" w14:textId="77777777" w:rsidTr="00F56C1D">
        <w:tc>
          <w:tcPr>
            <w:tcW w:w="648" w:type="dxa"/>
          </w:tcPr>
          <w:p w14:paraId="3FBE4B48" w14:textId="77777777" w:rsidR="002932B0" w:rsidRPr="002932B0" w:rsidRDefault="002932B0" w:rsidP="002932B0">
            <w:pPr>
              <w:numPr>
                <w:ilvl w:val="0"/>
                <w:numId w:val="12"/>
              </w:numPr>
              <w:spacing w:line="276" w:lineRule="auto"/>
              <w:contextualSpacing/>
              <w:jc w:val="both"/>
              <w:rPr>
                <w:rFonts w:ascii="Times New Roman" w:eastAsia="Times New Roman" w:hAnsi="Times New Roman"/>
                <w:color w:val="000000"/>
                <w:sz w:val="24"/>
                <w:szCs w:val="24"/>
              </w:rPr>
            </w:pPr>
          </w:p>
        </w:tc>
        <w:tc>
          <w:tcPr>
            <w:tcW w:w="4064" w:type="dxa"/>
          </w:tcPr>
          <w:p w14:paraId="025ADEC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ada tantangan atau kendala yang dihadapi dalam mengoptimalkan efisiensi website pengaduan online dalam pelayanan pengaduan korban kekerasan ?</w:t>
            </w:r>
          </w:p>
        </w:tc>
        <w:tc>
          <w:tcPr>
            <w:tcW w:w="2495" w:type="dxa"/>
          </w:tcPr>
          <w:p w14:paraId="7322298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Hambatann yang umum itu biasanya terkendala jaringan internet, yang kadang lemot jadi ini bisa menghambat penanganan korban, lalu kasus kekerasan yang rumit  yang membutukan sanksi dan bukti yang kompleks, yang membuat kasus menjadi lebih rumit dan harus kita perhatikan secara khusus. </w:t>
            </w:r>
          </w:p>
        </w:tc>
      </w:tr>
      <w:tr w:rsidR="002932B0" w:rsidRPr="002932B0" w14:paraId="757F9583" w14:textId="77777777" w:rsidTr="00F56C1D">
        <w:tc>
          <w:tcPr>
            <w:tcW w:w="7207" w:type="dxa"/>
            <w:gridSpan w:val="3"/>
            <w:vAlign w:val="center"/>
          </w:tcPr>
          <w:p w14:paraId="36C66E3B"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ransparansi</w:t>
            </w:r>
          </w:p>
        </w:tc>
      </w:tr>
      <w:tr w:rsidR="002932B0" w:rsidRPr="002932B0" w14:paraId="37DA6959" w14:textId="77777777" w:rsidTr="00F56C1D">
        <w:tc>
          <w:tcPr>
            <w:tcW w:w="648" w:type="dxa"/>
          </w:tcPr>
          <w:p w14:paraId="3A97C437" w14:textId="77777777" w:rsidR="002932B0" w:rsidRPr="002932B0" w:rsidRDefault="002932B0" w:rsidP="002932B0">
            <w:pPr>
              <w:numPr>
                <w:ilvl w:val="0"/>
                <w:numId w:val="13"/>
              </w:numPr>
              <w:spacing w:line="276" w:lineRule="auto"/>
              <w:contextualSpacing/>
              <w:jc w:val="both"/>
              <w:rPr>
                <w:rFonts w:ascii="Times New Roman" w:eastAsia="Times New Roman" w:hAnsi="Times New Roman"/>
                <w:color w:val="000000"/>
                <w:sz w:val="24"/>
                <w:szCs w:val="24"/>
              </w:rPr>
            </w:pPr>
          </w:p>
        </w:tc>
        <w:tc>
          <w:tcPr>
            <w:tcW w:w="4064" w:type="dxa"/>
          </w:tcPr>
          <w:p w14:paraId="6B4F551C"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website pengaduan korban kekerasan memastikan bahwa proses penanganan pengaduan kekerasan online berjalan secara terbuka dan dapat dipertanggungjawabkan?</w:t>
            </w:r>
          </w:p>
        </w:tc>
        <w:tc>
          <w:tcPr>
            <w:tcW w:w="2495" w:type="dxa"/>
          </w:tcPr>
          <w:p w14:paraId="5D80F8E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astinya informasi  yang transparan tentang penanganan yang bisa diakses oleh korban. Apa lagi ya mba, oh iya staf yang yang bertanggung jawab sudah mendapatkan pelatihan , jadi bisa menangani dengan tanggung jawab.</w:t>
            </w:r>
          </w:p>
        </w:tc>
      </w:tr>
      <w:tr w:rsidR="002932B0" w:rsidRPr="002932B0" w14:paraId="7B94D1A4" w14:textId="77777777" w:rsidTr="00F56C1D">
        <w:tc>
          <w:tcPr>
            <w:tcW w:w="648" w:type="dxa"/>
          </w:tcPr>
          <w:p w14:paraId="51085F96" w14:textId="77777777" w:rsidR="002932B0" w:rsidRPr="002932B0" w:rsidRDefault="002932B0" w:rsidP="002932B0">
            <w:pPr>
              <w:numPr>
                <w:ilvl w:val="0"/>
                <w:numId w:val="13"/>
              </w:numPr>
              <w:spacing w:line="276" w:lineRule="auto"/>
              <w:contextualSpacing/>
              <w:jc w:val="both"/>
              <w:rPr>
                <w:rFonts w:ascii="Times New Roman" w:eastAsia="Times New Roman" w:hAnsi="Times New Roman"/>
                <w:color w:val="000000"/>
                <w:sz w:val="24"/>
                <w:szCs w:val="24"/>
              </w:rPr>
            </w:pPr>
          </w:p>
        </w:tc>
        <w:tc>
          <w:tcPr>
            <w:tcW w:w="4064" w:type="dxa"/>
          </w:tcPr>
          <w:p w14:paraId="4947D8AE"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informasi tentang proses penanganan pengaduan kekerasan online dapat dengan mudah diakses dan dipahami oleh masyarakat melalui sistem online ?</w:t>
            </w:r>
          </w:p>
        </w:tc>
        <w:tc>
          <w:tcPr>
            <w:tcW w:w="2495" w:type="dxa"/>
          </w:tcPr>
          <w:p w14:paraId="64506739"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enurut saya mudah dipahami oleh korban maupun masyarakat mbak.</w:t>
            </w:r>
          </w:p>
        </w:tc>
      </w:tr>
      <w:tr w:rsidR="002932B0" w:rsidRPr="002932B0" w14:paraId="51F7761B" w14:textId="77777777" w:rsidTr="00F56C1D">
        <w:tc>
          <w:tcPr>
            <w:tcW w:w="648" w:type="dxa"/>
          </w:tcPr>
          <w:p w14:paraId="173B7BEA" w14:textId="77777777" w:rsidR="002932B0" w:rsidRPr="002932B0" w:rsidRDefault="002932B0" w:rsidP="002932B0">
            <w:pPr>
              <w:numPr>
                <w:ilvl w:val="0"/>
                <w:numId w:val="13"/>
              </w:numPr>
              <w:spacing w:line="276" w:lineRule="auto"/>
              <w:contextualSpacing/>
              <w:jc w:val="both"/>
              <w:rPr>
                <w:rFonts w:ascii="Times New Roman" w:eastAsia="Times New Roman" w:hAnsi="Times New Roman"/>
                <w:color w:val="000000"/>
                <w:sz w:val="24"/>
                <w:szCs w:val="24"/>
              </w:rPr>
            </w:pPr>
          </w:p>
        </w:tc>
        <w:tc>
          <w:tcPr>
            <w:tcW w:w="4064" w:type="dxa"/>
          </w:tcPr>
          <w:p w14:paraId="600D72E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audara dapat memastikan bahwa informasi tentang proses dan perkembangan kasus kekerasan online dapat diberikan secara tepat waktu dan transparan kepada pelapor atau korban?</w:t>
            </w:r>
          </w:p>
        </w:tc>
        <w:tc>
          <w:tcPr>
            <w:tcW w:w="2495" w:type="dxa"/>
          </w:tcPr>
          <w:p w14:paraId="7EFD2EC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udah dipastikan ya mba , jadi korban gak perlu takut karena dalam penanganan kasusnya kami selalu transparan.</w:t>
            </w:r>
          </w:p>
        </w:tc>
      </w:tr>
      <w:tr w:rsidR="002932B0" w:rsidRPr="002932B0" w14:paraId="0D429FDB" w14:textId="77777777" w:rsidTr="00F56C1D">
        <w:tc>
          <w:tcPr>
            <w:tcW w:w="7207" w:type="dxa"/>
            <w:gridSpan w:val="3"/>
            <w:vAlign w:val="center"/>
          </w:tcPr>
          <w:p w14:paraId="1D7ADB7A"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kuntabilitas</w:t>
            </w:r>
          </w:p>
        </w:tc>
      </w:tr>
      <w:tr w:rsidR="002932B0" w:rsidRPr="002932B0" w14:paraId="5F8C1A01" w14:textId="77777777" w:rsidTr="00F56C1D">
        <w:tc>
          <w:tcPr>
            <w:tcW w:w="648" w:type="dxa"/>
          </w:tcPr>
          <w:p w14:paraId="4FFB4171" w14:textId="77777777" w:rsidR="002932B0" w:rsidRPr="002932B0" w:rsidRDefault="002932B0" w:rsidP="002932B0">
            <w:pPr>
              <w:numPr>
                <w:ilvl w:val="0"/>
                <w:numId w:val="14"/>
              </w:numPr>
              <w:spacing w:line="276" w:lineRule="auto"/>
              <w:contextualSpacing/>
              <w:jc w:val="both"/>
              <w:rPr>
                <w:rFonts w:ascii="Times New Roman" w:eastAsia="Times New Roman" w:hAnsi="Times New Roman"/>
                <w:color w:val="000000"/>
                <w:sz w:val="24"/>
                <w:szCs w:val="24"/>
              </w:rPr>
            </w:pPr>
          </w:p>
        </w:tc>
        <w:tc>
          <w:tcPr>
            <w:tcW w:w="4064" w:type="dxa"/>
          </w:tcPr>
          <w:p w14:paraId="750A5E5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audara memastikan bahwa informasi atau data pribadi korban kekerasan dijaga kerahasiaannya sesuai dengan standar perlindungan yang berlaku?</w:t>
            </w:r>
          </w:p>
        </w:tc>
        <w:tc>
          <w:tcPr>
            <w:tcW w:w="2495" w:type="dxa"/>
          </w:tcPr>
          <w:p w14:paraId="29D15A9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sudah bisa dipastikan data-data koraban yang melapor terjaga kerahasiaana mba.</w:t>
            </w:r>
          </w:p>
        </w:tc>
      </w:tr>
      <w:tr w:rsidR="002932B0" w:rsidRPr="002932B0" w14:paraId="23854348" w14:textId="77777777" w:rsidTr="00F56C1D">
        <w:tc>
          <w:tcPr>
            <w:tcW w:w="648" w:type="dxa"/>
          </w:tcPr>
          <w:p w14:paraId="1CCE9472" w14:textId="77777777" w:rsidR="002932B0" w:rsidRPr="002932B0" w:rsidRDefault="002932B0" w:rsidP="002932B0">
            <w:pPr>
              <w:numPr>
                <w:ilvl w:val="0"/>
                <w:numId w:val="14"/>
              </w:numPr>
              <w:spacing w:line="276" w:lineRule="auto"/>
              <w:contextualSpacing/>
              <w:jc w:val="both"/>
              <w:rPr>
                <w:rFonts w:ascii="Times New Roman" w:eastAsia="Times New Roman" w:hAnsi="Times New Roman"/>
                <w:color w:val="000000"/>
                <w:sz w:val="24"/>
                <w:szCs w:val="24"/>
              </w:rPr>
            </w:pPr>
          </w:p>
        </w:tc>
        <w:tc>
          <w:tcPr>
            <w:tcW w:w="4064" w:type="dxa"/>
          </w:tcPr>
          <w:p w14:paraId="3C21AB76"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audara memberikan dukungan atau bantuan khusus bagi korban kekerasan selama proses pengaduan dan penanganan kasus?</w:t>
            </w:r>
          </w:p>
        </w:tc>
        <w:tc>
          <w:tcPr>
            <w:tcW w:w="2495" w:type="dxa"/>
          </w:tcPr>
          <w:p w14:paraId="72BBA3B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aya bisa memberi pendampingan terhadap korban kekerasan dan kami pihak kantor pun membantu sesuai dengan kebutuhan korban, septi korban butuh pihak kepolisian, kita akan bantu mba.</w:t>
            </w:r>
          </w:p>
        </w:tc>
      </w:tr>
      <w:tr w:rsidR="002932B0" w:rsidRPr="002932B0" w14:paraId="5C6599BB" w14:textId="77777777" w:rsidTr="00F56C1D">
        <w:tc>
          <w:tcPr>
            <w:tcW w:w="648" w:type="dxa"/>
          </w:tcPr>
          <w:p w14:paraId="4A72EEDB" w14:textId="77777777" w:rsidR="002932B0" w:rsidRPr="002932B0" w:rsidRDefault="002932B0" w:rsidP="002932B0">
            <w:pPr>
              <w:numPr>
                <w:ilvl w:val="0"/>
                <w:numId w:val="14"/>
              </w:numPr>
              <w:spacing w:line="276" w:lineRule="auto"/>
              <w:contextualSpacing/>
              <w:jc w:val="both"/>
              <w:rPr>
                <w:rFonts w:ascii="Times New Roman" w:eastAsia="Times New Roman" w:hAnsi="Times New Roman"/>
                <w:color w:val="000000"/>
                <w:sz w:val="24"/>
                <w:szCs w:val="24"/>
              </w:rPr>
            </w:pPr>
          </w:p>
        </w:tc>
        <w:tc>
          <w:tcPr>
            <w:tcW w:w="4064" w:type="dxa"/>
          </w:tcPr>
          <w:p w14:paraId="36422F4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audara bisa memastikan bahwa proses penanganan kasus kekerasan kekerasan tunduk pada prinsip keadilan dan tanpa diskriminasi?</w:t>
            </w:r>
          </w:p>
        </w:tc>
        <w:tc>
          <w:tcPr>
            <w:tcW w:w="2495" w:type="dxa"/>
          </w:tcPr>
          <w:p w14:paraId="241BDFC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roofErr w:type="gramStart"/>
            <w:r w:rsidRPr="002932B0">
              <w:rPr>
                <w:rFonts w:ascii="Times New Roman" w:eastAsia="Times New Roman" w:hAnsi="Times New Roman"/>
                <w:color w:val="000000"/>
                <w:sz w:val="24"/>
                <w:szCs w:val="24"/>
              </w:rPr>
              <w:t>Emmm,,</w:t>
            </w:r>
            <w:proofErr w:type="gramEnd"/>
            <w:r w:rsidRPr="002932B0">
              <w:rPr>
                <w:rFonts w:ascii="Times New Roman" w:eastAsia="Times New Roman" w:hAnsi="Times New Roman"/>
                <w:color w:val="000000"/>
                <w:sz w:val="24"/>
                <w:szCs w:val="24"/>
              </w:rPr>
              <w:t xml:space="preserve"> saya pastikan korban mendapat erlakuan yang adil tanpa melihat latar belakang, saya juga mengutamakan keamanan korban kekerasan selama proses penanganan kasus termasuk pelindungan fisik san psikis korban kekerasan mba.</w:t>
            </w:r>
          </w:p>
        </w:tc>
      </w:tr>
    </w:tbl>
    <w:p w14:paraId="40C7881B" w14:textId="77777777" w:rsidR="002932B0" w:rsidRPr="002932B0" w:rsidRDefault="002932B0" w:rsidP="002932B0">
      <w:pPr>
        <w:pBdr>
          <w:top w:val="nil"/>
          <w:left w:val="nil"/>
          <w:bottom w:val="nil"/>
          <w:right w:val="nil"/>
          <w:between w:val="nil"/>
        </w:pBdr>
        <w:spacing w:line="276" w:lineRule="auto"/>
        <w:ind w:left="720"/>
        <w:contextualSpacing/>
        <w:jc w:val="both"/>
        <w:rPr>
          <w:rFonts w:ascii="Times New Roman" w:eastAsia="Times New Roman" w:hAnsi="Times New Roman" w:cs="Times New Roman"/>
          <w:color w:val="000000"/>
          <w:kern w:val="0"/>
          <w:sz w:val="24"/>
          <w:szCs w:val="24"/>
          <w14:ligatures w14:val="none"/>
        </w:rPr>
      </w:pPr>
    </w:p>
    <w:p w14:paraId="41BD403C"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14562221"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476807C8"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7CFF5B8B"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6B67E62B"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0BF5F76F"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 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762221E1"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167ABCA9"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orban Kekerasan</w:t>
      </w:r>
    </w:p>
    <w:p w14:paraId="7DA4660C"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Ibu SH</w:t>
      </w:r>
    </w:p>
    <w:p w14:paraId="26EBE594"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Perempuan</w:t>
      </w:r>
    </w:p>
    <w:p w14:paraId="42D32520"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34</w:t>
      </w:r>
    </w:p>
    <w:p w14:paraId="3944059B"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Tegal Timur</w:t>
      </w:r>
    </w:p>
    <w:p w14:paraId="0197E201"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3AC5F9E9"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minggu 23 juli 2023</w:t>
      </w:r>
    </w:p>
    <w:p w14:paraId="5811264D"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09.00 wib</w:t>
      </w:r>
    </w:p>
    <w:p w14:paraId="24F7484B"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rumah korban</w:t>
      </w:r>
    </w:p>
    <w:p w14:paraId="3D9D2370" w14:textId="77777777" w:rsidR="002932B0" w:rsidRPr="002932B0" w:rsidRDefault="002932B0" w:rsidP="002932B0">
      <w:pPr>
        <w:numPr>
          <w:ilvl w:val="0"/>
          <w:numId w:val="15"/>
        </w:numPr>
        <w:spacing w:line="276" w:lineRule="auto"/>
        <w:contextualSpacing/>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Materi Penelitian</w:t>
      </w:r>
    </w:p>
    <w:p w14:paraId="50655062"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tbl>
      <w:tblPr>
        <w:tblStyle w:val="TableGrid4"/>
        <w:tblW w:w="0" w:type="auto"/>
        <w:tblInd w:w="1080" w:type="dxa"/>
        <w:tblLook w:val="04A0" w:firstRow="1" w:lastRow="0" w:firstColumn="1" w:lastColumn="0" w:noHBand="0" w:noVBand="1"/>
      </w:tblPr>
      <w:tblGrid>
        <w:gridCol w:w="936"/>
        <w:gridCol w:w="4400"/>
        <w:gridCol w:w="2600"/>
      </w:tblGrid>
      <w:tr w:rsidR="002932B0" w:rsidRPr="002932B0" w14:paraId="7DD113E4" w14:textId="77777777" w:rsidTr="00F56C1D">
        <w:tc>
          <w:tcPr>
            <w:tcW w:w="758" w:type="dxa"/>
          </w:tcPr>
          <w:p w14:paraId="59C9B17E"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NO</w:t>
            </w:r>
          </w:p>
        </w:tc>
        <w:tc>
          <w:tcPr>
            <w:tcW w:w="4532" w:type="dxa"/>
          </w:tcPr>
          <w:p w14:paraId="29AB0C36"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PERTANYAAN</w:t>
            </w:r>
          </w:p>
        </w:tc>
        <w:tc>
          <w:tcPr>
            <w:tcW w:w="2646" w:type="dxa"/>
          </w:tcPr>
          <w:p w14:paraId="22003A80"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JAWABAN</w:t>
            </w:r>
          </w:p>
        </w:tc>
      </w:tr>
      <w:tr w:rsidR="002932B0" w:rsidRPr="002932B0" w14:paraId="4DB5E396" w14:textId="77777777" w:rsidTr="00F56C1D">
        <w:tc>
          <w:tcPr>
            <w:tcW w:w="7936" w:type="dxa"/>
            <w:gridSpan w:val="3"/>
          </w:tcPr>
          <w:p w14:paraId="58F51866"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ektivitas</w:t>
            </w:r>
          </w:p>
        </w:tc>
      </w:tr>
      <w:tr w:rsidR="002932B0" w:rsidRPr="002932B0" w14:paraId="04DFBD76" w14:textId="77777777" w:rsidTr="00F56C1D">
        <w:tc>
          <w:tcPr>
            <w:tcW w:w="758" w:type="dxa"/>
          </w:tcPr>
          <w:p w14:paraId="55E8C5DC"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5DFB76F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telah menggunakan website pelayanan pengaduan untuk melaporkan kasus kekerasan online?</w:t>
            </w:r>
          </w:p>
        </w:tc>
        <w:tc>
          <w:tcPr>
            <w:tcW w:w="2646" w:type="dxa"/>
          </w:tcPr>
          <w:p w14:paraId="1310C19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saya menggunakan pengaduan online mba</w:t>
            </w:r>
          </w:p>
        </w:tc>
      </w:tr>
      <w:tr w:rsidR="002932B0" w:rsidRPr="002932B0" w14:paraId="1CCFC6FF" w14:textId="77777777" w:rsidTr="00F56C1D">
        <w:tc>
          <w:tcPr>
            <w:tcW w:w="758" w:type="dxa"/>
          </w:tcPr>
          <w:p w14:paraId="16741829"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7ECF8A86"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pengaduan online ini membantu mempercepat tanggapan atau penanganan kasus kekerasan online yang saudara laporkan?</w:t>
            </w:r>
          </w:p>
        </w:tc>
        <w:tc>
          <w:tcPr>
            <w:tcW w:w="2646" w:type="dxa"/>
          </w:tcPr>
          <w:p w14:paraId="7B022845"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merasa kalau pengaduan online bisa mempercepat dalam penanganan kasus saya, jadi saya lapor lewat online mba.</w:t>
            </w:r>
          </w:p>
        </w:tc>
      </w:tr>
      <w:tr w:rsidR="002932B0" w:rsidRPr="002932B0" w14:paraId="6BBA15AD" w14:textId="77777777" w:rsidTr="00F56C1D">
        <w:tc>
          <w:tcPr>
            <w:tcW w:w="758" w:type="dxa"/>
          </w:tcPr>
          <w:p w14:paraId="6A11D5B6"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 </w:t>
            </w:r>
          </w:p>
        </w:tc>
        <w:tc>
          <w:tcPr>
            <w:tcW w:w="4532" w:type="dxa"/>
          </w:tcPr>
          <w:p w14:paraId="4940A658"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kemajuan atau perbaikan yang saudara lihat dalam penanganan kasus kekerasan online sejak menggunakan sistem online ?</w:t>
            </w:r>
          </w:p>
        </w:tc>
        <w:tc>
          <w:tcPr>
            <w:tcW w:w="2646" w:type="dxa"/>
          </w:tcPr>
          <w:p w14:paraId="503A6824"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Kalau kemajuan di kasus saya ada mba .</w:t>
            </w:r>
          </w:p>
        </w:tc>
      </w:tr>
      <w:tr w:rsidR="002932B0" w:rsidRPr="002932B0" w14:paraId="4EE8A723" w14:textId="77777777" w:rsidTr="00F56C1D">
        <w:tc>
          <w:tcPr>
            <w:tcW w:w="758" w:type="dxa"/>
          </w:tcPr>
          <w:p w14:paraId="5CDE7D90"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5E83F6E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aspek tertentu dalam sistem pengaduan online ini  yang perlu ditingkatkan agar lebih efektif dalam menangani pengaduan kekerasan online?</w:t>
            </w:r>
          </w:p>
        </w:tc>
        <w:tc>
          <w:tcPr>
            <w:tcW w:w="2646" w:type="dxa"/>
          </w:tcPr>
          <w:p w14:paraId="07A48E02"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Yang perlu ditingkatkan itu keamanan datanya , saya takut kalu data saya bocor mba. </w:t>
            </w:r>
          </w:p>
        </w:tc>
      </w:tr>
      <w:tr w:rsidR="002932B0" w:rsidRPr="002932B0" w14:paraId="704C5AFD" w14:textId="77777777" w:rsidTr="00F56C1D">
        <w:tc>
          <w:tcPr>
            <w:tcW w:w="7936" w:type="dxa"/>
            <w:gridSpan w:val="3"/>
            <w:vAlign w:val="center"/>
          </w:tcPr>
          <w:p w14:paraId="4E60BD56"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isiensi</w:t>
            </w:r>
          </w:p>
        </w:tc>
      </w:tr>
      <w:tr w:rsidR="002932B0" w:rsidRPr="002932B0" w14:paraId="51CDD4C6" w14:textId="77777777" w:rsidTr="00F56C1D">
        <w:tc>
          <w:tcPr>
            <w:tcW w:w="758" w:type="dxa"/>
          </w:tcPr>
          <w:p w14:paraId="3C4B9871"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3B23FCB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audara merasa bahwa sistem pengaduan online telah mempercepat proses pengaduan kekerasan dibandingkan dengan metode sebelumnya?</w:t>
            </w:r>
          </w:p>
          <w:p w14:paraId="6EA203BD"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58766A0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rasa iya karena ini lebih efisien , kita gak perlu datang ke kantor untuk mengadu, cukup lewat online sudah bisa.</w:t>
            </w:r>
          </w:p>
        </w:tc>
      </w:tr>
      <w:tr w:rsidR="002932B0" w:rsidRPr="002932B0" w14:paraId="5FC7B21E" w14:textId="77777777" w:rsidTr="00F56C1D">
        <w:tc>
          <w:tcPr>
            <w:tcW w:w="758" w:type="dxa"/>
          </w:tcPr>
          <w:p w14:paraId="6068880B"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2537FF37"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korban kekerasan secara onlie dapat memberikan akses yang mudah dan cepat dalam melaporkan kasus kekerasan online tanpa memerlukan banyak langkah atau prosedur yang rumit?</w:t>
            </w:r>
          </w:p>
          <w:p w14:paraId="7046A610"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615D9FC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bisa, karena bahasa yang digunakan mudah dipahami dan langkah-langkah pengaduan sudah ada dan tinggal diikuti saja.</w:t>
            </w:r>
          </w:p>
        </w:tc>
      </w:tr>
      <w:tr w:rsidR="002932B0" w:rsidRPr="002932B0" w14:paraId="52BD66AC" w14:textId="77777777" w:rsidTr="00F56C1D">
        <w:tc>
          <w:tcPr>
            <w:tcW w:w="758" w:type="dxa"/>
          </w:tcPr>
          <w:p w14:paraId="0B090969" w14:textId="77777777" w:rsidR="002932B0" w:rsidRPr="002932B0" w:rsidRDefault="002932B0" w:rsidP="002932B0">
            <w:pPr>
              <w:spacing w:line="276" w:lineRule="auto"/>
              <w:ind w:left="720"/>
              <w:contextualSpacing/>
              <w:rPr>
                <w:rFonts w:ascii="Times New Roman" w:eastAsia="Calibri" w:hAnsi="Times New Roman"/>
                <w:sz w:val="24"/>
                <w:szCs w:val="24"/>
              </w:rPr>
            </w:pPr>
          </w:p>
          <w:p w14:paraId="74BAB2D2" w14:textId="77777777" w:rsidR="002932B0" w:rsidRPr="002932B0" w:rsidRDefault="002932B0" w:rsidP="002932B0">
            <w:pPr>
              <w:rPr>
                <w:rFonts w:ascii="Times New Roman" w:eastAsia="Calibri" w:hAnsi="Times New Roman"/>
                <w:sz w:val="24"/>
                <w:szCs w:val="24"/>
              </w:rPr>
            </w:pPr>
          </w:p>
          <w:p w14:paraId="396B0C8A" w14:textId="77777777" w:rsidR="002932B0" w:rsidRPr="002932B0" w:rsidRDefault="002932B0" w:rsidP="002932B0">
            <w:pPr>
              <w:rPr>
                <w:rFonts w:ascii="Times New Roman" w:eastAsia="Calibri" w:hAnsi="Times New Roman"/>
                <w:sz w:val="24"/>
                <w:szCs w:val="24"/>
              </w:rPr>
            </w:pPr>
          </w:p>
          <w:p w14:paraId="5ACCD37C" w14:textId="77777777" w:rsidR="002932B0" w:rsidRPr="002932B0" w:rsidRDefault="002932B0" w:rsidP="002932B0">
            <w:pPr>
              <w:numPr>
                <w:ilvl w:val="0"/>
                <w:numId w:val="19"/>
              </w:numPr>
              <w:contextualSpacing/>
              <w:rPr>
                <w:rFonts w:ascii="Times New Roman" w:eastAsia="Calibri" w:hAnsi="Times New Roman"/>
                <w:sz w:val="24"/>
                <w:szCs w:val="24"/>
              </w:rPr>
            </w:pPr>
          </w:p>
        </w:tc>
        <w:tc>
          <w:tcPr>
            <w:tcW w:w="4532" w:type="dxa"/>
          </w:tcPr>
          <w:p w14:paraId="7EDA3594"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istem pengaduan kekerasan membantu saudara dalam mendapatkan bantuan atau dukungan lebih lanjut setelah melaporkan kasus kekerasan?</w:t>
            </w:r>
          </w:p>
          <w:p w14:paraId="1446606F"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6AEE4AE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Jadi setelah melapor online itu, nanti akan ada arahan layanan pendukung yang relevasn seperti pihak konseling, pihak kepolisian. </w:t>
            </w:r>
          </w:p>
        </w:tc>
      </w:tr>
      <w:tr w:rsidR="002932B0" w:rsidRPr="002932B0" w14:paraId="1CE3C9C9" w14:textId="77777777" w:rsidTr="00F56C1D">
        <w:tc>
          <w:tcPr>
            <w:tcW w:w="7936" w:type="dxa"/>
            <w:gridSpan w:val="3"/>
            <w:vAlign w:val="center"/>
          </w:tcPr>
          <w:p w14:paraId="4718C8FF"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Transparansi</w:t>
            </w:r>
          </w:p>
        </w:tc>
      </w:tr>
      <w:tr w:rsidR="002932B0" w:rsidRPr="002932B0" w14:paraId="0CD9568A" w14:textId="77777777" w:rsidTr="00F56C1D">
        <w:tc>
          <w:tcPr>
            <w:tcW w:w="758" w:type="dxa"/>
          </w:tcPr>
          <w:p w14:paraId="69C0F41E"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2A62036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Bagaimana tingkat transparansi yang saudara rasakan dalam proses melaporkan kasus kekerasan secara online? </w:t>
            </w:r>
          </w:p>
        </w:tc>
        <w:tc>
          <w:tcPr>
            <w:tcW w:w="2646" w:type="dxa"/>
          </w:tcPr>
          <w:p w14:paraId="0D2984D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Cukup transparan sih, karena di pengaduan online nya kita bisa liat perkembangan kasusnya. </w:t>
            </w:r>
          </w:p>
        </w:tc>
      </w:tr>
      <w:tr w:rsidR="002932B0" w:rsidRPr="002932B0" w14:paraId="21261474" w14:textId="77777777" w:rsidTr="00F56C1D">
        <w:tc>
          <w:tcPr>
            <w:tcW w:w="758" w:type="dxa"/>
          </w:tcPr>
          <w:p w14:paraId="08D9B557"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230E8FD7"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dalam sistem online ini memberikan saudara kesempatan untuk berpartisipasi lebih aktif dalam penanganan kasus kekerasan online yang saudara alami?</w:t>
            </w:r>
          </w:p>
        </w:tc>
        <w:tc>
          <w:tcPr>
            <w:tcW w:w="2646" w:type="dxa"/>
          </w:tcPr>
          <w:p w14:paraId="00B0FEA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mbak, apalagi ini ksus saya jadi saya sangat berpartisipasi dalam penanganan agar kasus cepat selesai.</w:t>
            </w:r>
          </w:p>
        </w:tc>
      </w:tr>
      <w:tr w:rsidR="002932B0" w:rsidRPr="002932B0" w14:paraId="2D045B56" w14:textId="77777777" w:rsidTr="00F56C1D">
        <w:tc>
          <w:tcPr>
            <w:tcW w:w="758" w:type="dxa"/>
          </w:tcPr>
          <w:p w14:paraId="4CEB5A11"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7BEB1EC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terdapat transparansi dalam proses koordinasi dan kolaborasi antara staf atau departemen yang terlibat dalam penanganan kasus kekerasan online?</w:t>
            </w:r>
          </w:p>
        </w:tc>
        <w:tc>
          <w:tcPr>
            <w:tcW w:w="2646" w:type="dxa"/>
          </w:tcPr>
          <w:p w14:paraId="0609476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Nggak terlalu mengerti ya kalau itu, tapi kalo kerjasama antar lembaga memang ada . di penanganan saya, juga ada soalnya.</w:t>
            </w:r>
          </w:p>
        </w:tc>
      </w:tr>
      <w:tr w:rsidR="002932B0" w:rsidRPr="002932B0" w14:paraId="372F548A" w14:textId="77777777" w:rsidTr="00F56C1D">
        <w:tc>
          <w:tcPr>
            <w:tcW w:w="7936" w:type="dxa"/>
            <w:gridSpan w:val="3"/>
            <w:vAlign w:val="center"/>
          </w:tcPr>
          <w:p w14:paraId="1B30B8D4"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 xml:space="preserve"> Akuntabilitas</w:t>
            </w:r>
          </w:p>
        </w:tc>
      </w:tr>
      <w:tr w:rsidR="002932B0" w:rsidRPr="002932B0" w14:paraId="3C05257E" w14:textId="77777777" w:rsidTr="00F56C1D">
        <w:tc>
          <w:tcPr>
            <w:tcW w:w="758" w:type="dxa"/>
          </w:tcPr>
          <w:p w14:paraId="2DCAFC77"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5F441BE6"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menurut sudara sistem pengaduan korban kekerasan secara online memiliki mekanisme yang jelas untuk memastikan bahwa staf atau petugas bertanggung jawab atas tindakan yang diambil dalam penanganan kasus kekerasan ?</w:t>
            </w:r>
          </w:p>
        </w:tc>
        <w:tc>
          <w:tcPr>
            <w:tcW w:w="2646" w:type="dxa"/>
          </w:tcPr>
          <w:p w14:paraId="52EF2902"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Yang saya rasa sudah cukup benar, karena staff yang menangani sudah terlatif.</w:t>
            </w:r>
          </w:p>
        </w:tc>
      </w:tr>
      <w:tr w:rsidR="002932B0" w:rsidRPr="002932B0" w14:paraId="2A4A93E0" w14:textId="77777777" w:rsidTr="00F56C1D">
        <w:tc>
          <w:tcPr>
            <w:tcW w:w="758" w:type="dxa"/>
          </w:tcPr>
          <w:p w14:paraId="2C7C1E9A"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 </w:t>
            </w:r>
          </w:p>
        </w:tc>
        <w:tc>
          <w:tcPr>
            <w:tcW w:w="4532" w:type="dxa"/>
          </w:tcPr>
          <w:p w14:paraId="30AECCE4"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audara bisa memastikan bahwa informasi yang diberikan kepada Anda tentang perkembangan kasus adalah akurat dan dapat dipercaya?</w:t>
            </w:r>
          </w:p>
          <w:p w14:paraId="3CF72397"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701D2CBF"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Ya saya liat gimana setiap perkembanagn kasusnya. Jenis kasusnya dan  apa yang dibutuhkan dalam kasus tersebut. Setealah tau emang bener saya baru percaya</w:t>
            </w:r>
          </w:p>
        </w:tc>
      </w:tr>
      <w:tr w:rsidR="002932B0" w:rsidRPr="002932B0" w14:paraId="67806EF7" w14:textId="77777777" w:rsidTr="00F56C1D">
        <w:tc>
          <w:tcPr>
            <w:tcW w:w="758" w:type="dxa"/>
          </w:tcPr>
          <w:p w14:paraId="0A17AEDA"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499B96B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apakah sistem pengaduan online ini bisa dipastikan bahwa setiap langkah dalam penanganan pengaduan kekerasan online terdokumentasi dengan baik untuk tujuan akuntabilitas?</w:t>
            </w:r>
          </w:p>
        </w:tc>
        <w:tc>
          <w:tcPr>
            <w:tcW w:w="2646" w:type="dxa"/>
          </w:tcPr>
          <w:p w14:paraId="70F0F8A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Menurut saya sudah terdokumentasi sejak awal pendaftaran yah sampai nanti kasus dinyatakan selesai.</w:t>
            </w:r>
          </w:p>
        </w:tc>
      </w:tr>
    </w:tbl>
    <w:p w14:paraId="452DF86F"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p w14:paraId="0FA09A16"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1F43F6B7"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0D5C9137"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333BB071"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13ECA124"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77EE9D7E"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181CEC8D"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 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28ABA7C7"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5C504CDE"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orban Kekerasan</w:t>
      </w:r>
    </w:p>
    <w:p w14:paraId="0FA1B6BF"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Ibu DH</w:t>
      </w:r>
    </w:p>
    <w:p w14:paraId="49EC658C"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Perempuan</w:t>
      </w:r>
    </w:p>
    <w:p w14:paraId="0D00937D"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36</w:t>
      </w:r>
    </w:p>
    <w:p w14:paraId="6A26DDE7"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Tegal Barat</w:t>
      </w:r>
    </w:p>
    <w:p w14:paraId="701BC94C"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75065567"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minggu 23 juli 2023</w:t>
      </w:r>
    </w:p>
    <w:p w14:paraId="0F0746BC"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11.00 wib</w:t>
      </w:r>
    </w:p>
    <w:p w14:paraId="25314695"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rumah korban</w:t>
      </w:r>
    </w:p>
    <w:p w14:paraId="6E6D8304" w14:textId="77777777" w:rsidR="002932B0" w:rsidRPr="002932B0" w:rsidRDefault="002932B0" w:rsidP="002932B0">
      <w:pPr>
        <w:numPr>
          <w:ilvl w:val="0"/>
          <w:numId w:val="15"/>
        </w:numPr>
        <w:spacing w:line="276" w:lineRule="auto"/>
        <w:contextualSpacing/>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Materi Penelitian</w:t>
      </w:r>
    </w:p>
    <w:p w14:paraId="7A4815D4"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tbl>
      <w:tblPr>
        <w:tblStyle w:val="TableGrid5"/>
        <w:tblW w:w="0" w:type="auto"/>
        <w:tblInd w:w="1080" w:type="dxa"/>
        <w:tblLook w:val="04A0" w:firstRow="1" w:lastRow="0" w:firstColumn="1" w:lastColumn="0" w:noHBand="0" w:noVBand="1"/>
      </w:tblPr>
      <w:tblGrid>
        <w:gridCol w:w="758"/>
        <w:gridCol w:w="4532"/>
        <w:gridCol w:w="2646"/>
      </w:tblGrid>
      <w:tr w:rsidR="002932B0" w:rsidRPr="002932B0" w14:paraId="567D2BD9" w14:textId="77777777" w:rsidTr="00F56C1D">
        <w:tc>
          <w:tcPr>
            <w:tcW w:w="758" w:type="dxa"/>
          </w:tcPr>
          <w:p w14:paraId="3A7A5D14"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NO</w:t>
            </w:r>
          </w:p>
        </w:tc>
        <w:tc>
          <w:tcPr>
            <w:tcW w:w="4532" w:type="dxa"/>
          </w:tcPr>
          <w:p w14:paraId="035193DF"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PERTANYAAN</w:t>
            </w:r>
          </w:p>
        </w:tc>
        <w:tc>
          <w:tcPr>
            <w:tcW w:w="2646" w:type="dxa"/>
          </w:tcPr>
          <w:p w14:paraId="6BA2900D"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JAWABAN</w:t>
            </w:r>
          </w:p>
        </w:tc>
      </w:tr>
      <w:tr w:rsidR="002932B0" w:rsidRPr="002932B0" w14:paraId="1F2523EE" w14:textId="77777777" w:rsidTr="00F56C1D">
        <w:tc>
          <w:tcPr>
            <w:tcW w:w="7936" w:type="dxa"/>
            <w:gridSpan w:val="3"/>
          </w:tcPr>
          <w:p w14:paraId="1B080E9C"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ektivitas</w:t>
            </w:r>
          </w:p>
        </w:tc>
      </w:tr>
      <w:tr w:rsidR="002932B0" w:rsidRPr="002932B0" w14:paraId="4340EDD6" w14:textId="77777777" w:rsidTr="00F56C1D">
        <w:tc>
          <w:tcPr>
            <w:tcW w:w="758" w:type="dxa"/>
          </w:tcPr>
          <w:p w14:paraId="6EE03035"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29A65DC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telah menggunakan website pelayanan pengaduan untuk melaporkan kasus kekerasan online?</w:t>
            </w:r>
          </w:p>
        </w:tc>
        <w:tc>
          <w:tcPr>
            <w:tcW w:w="2646" w:type="dxa"/>
          </w:tcPr>
          <w:p w14:paraId="6E68BDA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menggunakannya mba</w:t>
            </w:r>
          </w:p>
        </w:tc>
      </w:tr>
      <w:tr w:rsidR="002932B0" w:rsidRPr="002932B0" w14:paraId="5276FB52" w14:textId="77777777" w:rsidTr="00F56C1D">
        <w:tc>
          <w:tcPr>
            <w:tcW w:w="758" w:type="dxa"/>
          </w:tcPr>
          <w:p w14:paraId="2CF104E2"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3555194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pengaduan online ini membantu mempercepat tanggapan atau penanganan kasus kekerasan online yang saudara laporkan?</w:t>
            </w:r>
          </w:p>
        </w:tc>
        <w:tc>
          <w:tcPr>
            <w:tcW w:w="2646" w:type="dxa"/>
          </w:tcPr>
          <w:p w14:paraId="1CB7CE6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epertinya cepat yah mba. Jadi kita juga gak usah datang ke kantor</w:t>
            </w:r>
          </w:p>
        </w:tc>
      </w:tr>
      <w:tr w:rsidR="002932B0" w:rsidRPr="002932B0" w14:paraId="3DDE3C52" w14:textId="77777777" w:rsidTr="00F56C1D">
        <w:tc>
          <w:tcPr>
            <w:tcW w:w="758" w:type="dxa"/>
          </w:tcPr>
          <w:p w14:paraId="39945CD2"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0BB9AA9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kemajuan atau perbaikan yang saudara lihat dalam penanganan kasus kekerasan online sejak menggunakan sistem online ?</w:t>
            </w:r>
          </w:p>
        </w:tc>
        <w:tc>
          <w:tcPr>
            <w:tcW w:w="2646" w:type="dxa"/>
          </w:tcPr>
          <w:p w14:paraId="6CD18B6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da mba , yang dulunya langsung datang ke kantor sekarang bisa lewat obline melalui website siapgrak.</w:t>
            </w:r>
          </w:p>
        </w:tc>
      </w:tr>
      <w:tr w:rsidR="002932B0" w:rsidRPr="002932B0" w14:paraId="526E8127" w14:textId="77777777" w:rsidTr="00F56C1D">
        <w:tc>
          <w:tcPr>
            <w:tcW w:w="758" w:type="dxa"/>
          </w:tcPr>
          <w:p w14:paraId="11BCF553"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191C3B56"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aspek tertentu dalam sistem pengaduan online ini  yang perlu ditingkatkan agar lebih efektif dalam menangani pengaduan kekerasan online?</w:t>
            </w:r>
          </w:p>
        </w:tc>
        <w:tc>
          <w:tcPr>
            <w:tcW w:w="2646" w:type="dxa"/>
          </w:tcPr>
          <w:p w14:paraId="6B1CFEF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Paling penangananya aja mba , kalau bisa segera di tangani biar kasus saya segera selesai.</w:t>
            </w:r>
          </w:p>
        </w:tc>
      </w:tr>
      <w:tr w:rsidR="002932B0" w:rsidRPr="002932B0" w14:paraId="4809E5F2" w14:textId="77777777" w:rsidTr="00F56C1D">
        <w:tc>
          <w:tcPr>
            <w:tcW w:w="7936" w:type="dxa"/>
            <w:gridSpan w:val="3"/>
            <w:vAlign w:val="center"/>
          </w:tcPr>
          <w:p w14:paraId="745DA82E"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isiensi</w:t>
            </w:r>
          </w:p>
        </w:tc>
      </w:tr>
      <w:tr w:rsidR="002932B0" w:rsidRPr="002932B0" w14:paraId="09B261F3" w14:textId="77777777" w:rsidTr="00F56C1D">
        <w:tc>
          <w:tcPr>
            <w:tcW w:w="758" w:type="dxa"/>
          </w:tcPr>
          <w:p w14:paraId="3EC74ADB"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7E8F9A8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audara merasa bahwa sistem pengaduan online telah mempercepat proses pengaduan kekerasan dibandingkan dengan metode sebelumnya?</w:t>
            </w:r>
          </w:p>
          <w:p w14:paraId="66275D18"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0F2B42E7"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Bisa dibilang iya. Karena menghemat waktu dan biaya juga pastinya kalo lewat online ini.</w:t>
            </w:r>
          </w:p>
        </w:tc>
      </w:tr>
      <w:tr w:rsidR="002932B0" w:rsidRPr="002932B0" w14:paraId="4AAF7838" w14:textId="77777777" w:rsidTr="00F56C1D">
        <w:tc>
          <w:tcPr>
            <w:tcW w:w="758" w:type="dxa"/>
          </w:tcPr>
          <w:p w14:paraId="1B646C70"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76A0D14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korban kekerasan secara onlie dapat memberikan akses yang mudah dan cepat dalam melaporkan kasus kekerasan online tanpa memerlukan banyak langkah atau prosedur yang rumit?</w:t>
            </w:r>
          </w:p>
          <w:p w14:paraId="1288E99C"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2976B94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ksesnya mudah kok , kan ada panduanya, langkah-langkah buat mengadu , jadi sya ikutu saja. Ya meskipun kadang bingung ,jadi saya minta tolong ke saudara saya mba buat bantu saya.</w:t>
            </w:r>
          </w:p>
        </w:tc>
      </w:tr>
      <w:tr w:rsidR="002932B0" w:rsidRPr="002932B0" w14:paraId="1DC17D45" w14:textId="77777777" w:rsidTr="00F56C1D">
        <w:tc>
          <w:tcPr>
            <w:tcW w:w="758" w:type="dxa"/>
          </w:tcPr>
          <w:p w14:paraId="48A3CD7E"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4F0F29BF"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 xml:space="preserve"> Bagaimana sistem pengaduan kekerasan membantu saudara dalam mendapatkan bantuan atau dukungan lebih lanjut setelah melaporkan kasus kekerasan?</w:t>
            </w:r>
          </w:p>
          <w:p w14:paraId="13C16F76"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7EDDCAFE"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etelah verifikasi data kan pengaduan mba , nah disitu juga nanti terdapat layanan bantuan yang lain, ada bantuan hukum, bantuan konseling jadi bisa pilih sekiranya kita membutuhkan apa.</w:t>
            </w:r>
          </w:p>
        </w:tc>
      </w:tr>
      <w:tr w:rsidR="002932B0" w:rsidRPr="002932B0" w14:paraId="56DFF0CA" w14:textId="77777777" w:rsidTr="00F56C1D">
        <w:tc>
          <w:tcPr>
            <w:tcW w:w="7936" w:type="dxa"/>
            <w:gridSpan w:val="3"/>
            <w:vAlign w:val="center"/>
          </w:tcPr>
          <w:p w14:paraId="22EF7172"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Transparansi</w:t>
            </w:r>
          </w:p>
        </w:tc>
      </w:tr>
      <w:tr w:rsidR="002932B0" w:rsidRPr="002932B0" w14:paraId="762EAF61" w14:textId="77777777" w:rsidTr="00F56C1D">
        <w:tc>
          <w:tcPr>
            <w:tcW w:w="758" w:type="dxa"/>
          </w:tcPr>
          <w:p w14:paraId="68254F12"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7A574FA2"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Bagaimana tingkat transparansi yang saudara rasakan dalam proses melaporkan kasus kekerasan secara online? </w:t>
            </w:r>
          </w:p>
        </w:tc>
        <w:tc>
          <w:tcPr>
            <w:tcW w:w="2646" w:type="dxa"/>
          </w:tcPr>
          <w:p w14:paraId="029701DA"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Yang saya rasakan itu kasus saya gak ditutup-tutupin jadi orang kantor juga transparan mba ketika menangani kasus saya.</w:t>
            </w:r>
          </w:p>
        </w:tc>
      </w:tr>
      <w:tr w:rsidR="002932B0" w:rsidRPr="002932B0" w14:paraId="432E07CD" w14:textId="77777777" w:rsidTr="00F56C1D">
        <w:tc>
          <w:tcPr>
            <w:tcW w:w="758" w:type="dxa"/>
          </w:tcPr>
          <w:p w14:paraId="780B1C5D"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5D4C23EE"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dalam sistem online ini memberikan saudara kesempatan untuk berpartisipasi lebih aktif dalam penanganan kasus kekerasan online yang saudara alami?</w:t>
            </w:r>
          </w:p>
        </w:tc>
        <w:tc>
          <w:tcPr>
            <w:tcW w:w="2646" w:type="dxa"/>
          </w:tcPr>
          <w:p w14:paraId="4D0B3CF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Iya , saya turut berpartisipasi mba . kalau diminta keterangan secara langsung saya datang, seenggaknya yang bisa saya bantu. </w:t>
            </w:r>
          </w:p>
        </w:tc>
      </w:tr>
      <w:tr w:rsidR="002932B0" w:rsidRPr="002932B0" w14:paraId="046E273C" w14:textId="77777777" w:rsidTr="00F56C1D">
        <w:tc>
          <w:tcPr>
            <w:tcW w:w="758" w:type="dxa"/>
          </w:tcPr>
          <w:p w14:paraId="57EE0EED"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62BF709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terdapat transparansi dalam proses koordinasi dan kolaborasi antara staf atau departemen yang terlibat dalam penanganan kasus kekerasan online?</w:t>
            </w:r>
          </w:p>
        </w:tc>
        <w:tc>
          <w:tcPr>
            <w:tcW w:w="2646" w:type="dxa"/>
          </w:tcPr>
          <w:p w14:paraId="654E35A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Ada mba </w:t>
            </w:r>
          </w:p>
        </w:tc>
      </w:tr>
      <w:tr w:rsidR="002932B0" w:rsidRPr="002932B0" w14:paraId="1201AA09" w14:textId="77777777" w:rsidTr="00F56C1D">
        <w:tc>
          <w:tcPr>
            <w:tcW w:w="7936" w:type="dxa"/>
            <w:gridSpan w:val="3"/>
            <w:vAlign w:val="center"/>
          </w:tcPr>
          <w:p w14:paraId="10E3E62B"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Akuntabilitas</w:t>
            </w:r>
          </w:p>
        </w:tc>
      </w:tr>
      <w:tr w:rsidR="002932B0" w:rsidRPr="002932B0" w14:paraId="2860C976" w14:textId="77777777" w:rsidTr="00F56C1D">
        <w:tc>
          <w:tcPr>
            <w:tcW w:w="758" w:type="dxa"/>
          </w:tcPr>
          <w:p w14:paraId="64E4C766"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37C293BC"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menurut sudara sistem pengaduan korban kekerasan secara online memiliki mekanisme yang jelas untuk memastikan bahwa staf atau petugas bertanggung jawab atas tindakan yang diambil dalam penanganan kasus kekerasan ?</w:t>
            </w:r>
          </w:p>
        </w:tc>
        <w:tc>
          <w:tcPr>
            <w:tcW w:w="2646" w:type="dxa"/>
          </w:tcPr>
          <w:p w14:paraId="3EAA5A8E"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mba sudah jelas , kan ada staf sendiri yang menangani korban kekerasan, terus ada staf yang mendampingi juga.</w:t>
            </w:r>
          </w:p>
        </w:tc>
      </w:tr>
      <w:tr w:rsidR="002932B0" w:rsidRPr="002932B0" w14:paraId="1E38FA83" w14:textId="77777777" w:rsidTr="00F56C1D">
        <w:tc>
          <w:tcPr>
            <w:tcW w:w="758" w:type="dxa"/>
          </w:tcPr>
          <w:p w14:paraId="241D7F79"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1AB0030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audara bisa memastikan bahwa informasi yang diberikan kepada Anda tentang perkembangan kasus adalah akurat dan dapat dipercaya?</w:t>
            </w:r>
          </w:p>
          <w:p w14:paraId="6D6FD9C2"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7701E19B"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percaya selagi itu memang beneran kasus saya, lagian masa iya orang kantor bohong tentang perkembangan kasus korban, kan nggak mungkin mba .</w:t>
            </w:r>
          </w:p>
        </w:tc>
      </w:tr>
      <w:tr w:rsidR="002932B0" w:rsidRPr="002932B0" w14:paraId="028298EA" w14:textId="77777777" w:rsidTr="00F56C1D">
        <w:tc>
          <w:tcPr>
            <w:tcW w:w="758" w:type="dxa"/>
          </w:tcPr>
          <w:p w14:paraId="0AEF292B"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140B053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apakah sistem pengaduan online ini bisa dipastikan bahwa setiap langkah dalam penanganan pengaduan kekerasan online terdokumentasi dengan baik untuk tujuan akuntabilitas?</w:t>
            </w:r>
          </w:p>
          <w:p w14:paraId="05D45B2A"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3EBA0C9C"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epertinya bisa. Jadi kalau buat pertanggung jawaban dokumentasi itu ada.</w:t>
            </w:r>
          </w:p>
        </w:tc>
      </w:tr>
    </w:tbl>
    <w:p w14:paraId="6730ED1F"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p w14:paraId="5B05AD3B"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03D3A1A7"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68ED48C0"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720CD9B8"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72095E3A"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6C70D6F8"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p>
    <w:p w14:paraId="3FF3EAB2" w14:textId="77777777" w:rsidR="002932B0" w:rsidRPr="002932B0" w:rsidRDefault="002932B0" w:rsidP="002932B0">
      <w:pPr>
        <w:pBdr>
          <w:top w:val="nil"/>
          <w:left w:val="nil"/>
          <w:bottom w:val="nil"/>
          <w:right w:val="nil"/>
          <w:between w:val="nil"/>
        </w:pBdr>
        <w:spacing w:line="276" w:lineRule="auto"/>
        <w:ind w:left="108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0B7F7939"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 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345A28EB"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01E09578"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orban Kekerasan</w:t>
      </w:r>
    </w:p>
    <w:p w14:paraId="1FD2C4C2"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Ibu N</w:t>
      </w:r>
    </w:p>
    <w:p w14:paraId="73D307BD"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Perempuan</w:t>
      </w:r>
    </w:p>
    <w:p w14:paraId="01DCD686"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41</w:t>
      </w:r>
    </w:p>
    <w:p w14:paraId="101E85B6" w14:textId="77777777" w:rsidR="002932B0" w:rsidRPr="002932B0" w:rsidRDefault="002932B0" w:rsidP="002932B0">
      <w:pPr>
        <w:numPr>
          <w:ilvl w:val="0"/>
          <w:numId w:val="16"/>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Margadana</w:t>
      </w:r>
    </w:p>
    <w:p w14:paraId="7DFC3EFA" w14:textId="77777777" w:rsidR="002932B0" w:rsidRPr="002932B0" w:rsidRDefault="002932B0" w:rsidP="002932B0">
      <w:pPr>
        <w:numPr>
          <w:ilvl w:val="0"/>
          <w:numId w:val="15"/>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510905F0"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minggu 23 juli 2023</w:t>
      </w:r>
    </w:p>
    <w:p w14:paraId="6235B19C"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14.00 wib</w:t>
      </w:r>
    </w:p>
    <w:p w14:paraId="40EB9D51" w14:textId="77777777" w:rsidR="002932B0" w:rsidRPr="002932B0" w:rsidRDefault="002932B0" w:rsidP="002932B0">
      <w:pPr>
        <w:numPr>
          <w:ilvl w:val="0"/>
          <w:numId w:val="17"/>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rumah korban</w:t>
      </w:r>
    </w:p>
    <w:p w14:paraId="29FEF8A1" w14:textId="77777777" w:rsidR="002932B0" w:rsidRPr="002932B0" w:rsidRDefault="002932B0" w:rsidP="002932B0">
      <w:pPr>
        <w:numPr>
          <w:ilvl w:val="0"/>
          <w:numId w:val="15"/>
        </w:numPr>
        <w:spacing w:line="276" w:lineRule="auto"/>
        <w:contextualSpacing/>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Materi Penelitian</w:t>
      </w:r>
    </w:p>
    <w:p w14:paraId="359507EA"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tbl>
      <w:tblPr>
        <w:tblStyle w:val="TableGrid6"/>
        <w:tblW w:w="0" w:type="auto"/>
        <w:tblInd w:w="1080" w:type="dxa"/>
        <w:tblLook w:val="04A0" w:firstRow="1" w:lastRow="0" w:firstColumn="1" w:lastColumn="0" w:noHBand="0" w:noVBand="1"/>
      </w:tblPr>
      <w:tblGrid>
        <w:gridCol w:w="758"/>
        <w:gridCol w:w="4532"/>
        <w:gridCol w:w="2646"/>
      </w:tblGrid>
      <w:tr w:rsidR="002932B0" w:rsidRPr="002932B0" w14:paraId="149320FD" w14:textId="77777777" w:rsidTr="00F56C1D">
        <w:tc>
          <w:tcPr>
            <w:tcW w:w="758" w:type="dxa"/>
          </w:tcPr>
          <w:p w14:paraId="315D642A"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NO</w:t>
            </w:r>
          </w:p>
        </w:tc>
        <w:tc>
          <w:tcPr>
            <w:tcW w:w="4532" w:type="dxa"/>
          </w:tcPr>
          <w:p w14:paraId="66D87606"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PERTANYAAN</w:t>
            </w:r>
          </w:p>
        </w:tc>
        <w:tc>
          <w:tcPr>
            <w:tcW w:w="2646" w:type="dxa"/>
          </w:tcPr>
          <w:p w14:paraId="1934AB0F"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JAWABAN</w:t>
            </w:r>
          </w:p>
        </w:tc>
      </w:tr>
      <w:tr w:rsidR="002932B0" w:rsidRPr="002932B0" w14:paraId="27A5BCFB" w14:textId="77777777" w:rsidTr="00F56C1D">
        <w:tc>
          <w:tcPr>
            <w:tcW w:w="7936" w:type="dxa"/>
            <w:gridSpan w:val="3"/>
          </w:tcPr>
          <w:p w14:paraId="6B6548C6"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ektivitas</w:t>
            </w:r>
          </w:p>
        </w:tc>
      </w:tr>
      <w:tr w:rsidR="002932B0" w:rsidRPr="002932B0" w14:paraId="02C4D7D8" w14:textId="77777777" w:rsidTr="00F56C1D">
        <w:tc>
          <w:tcPr>
            <w:tcW w:w="758" w:type="dxa"/>
          </w:tcPr>
          <w:p w14:paraId="1C4FB623"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390B251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telah menggunakan website pelayanan pengaduan untuk melaporkan kasus kekerasan online?</w:t>
            </w:r>
          </w:p>
        </w:tc>
        <w:tc>
          <w:tcPr>
            <w:tcW w:w="2646" w:type="dxa"/>
          </w:tcPr>
          <w:p w14:paraId="7B9AF56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tidak menggunakan pengaduan ecara online mba , saya langsung datang ke PPPA</w:t>
            </w:r>
          </w:p>
        </w:tc>
      </w:tr>
      <w:tr w:rsidR="002932B0" w:rsidRPr="002932B0" w14:paraId="5794506C" w14:textId="77777777" w:rsidTr="00F56C1D">
        <w:tc>
          <w:tcPr>
            <w:tcW w:w="758" w:type="dxa"/>
          </w:tcPr>
          <w:p w14:paraId="54993D21"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15CAF5A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pengaduan online ini membantu mempercepat tanggapan atau penanganan kasus kekerasan online yang saudara laporkan?</w:t>
            </w:r>
          </w:p>
        </w:tc>
        <w:tc>
          <w:tcPr>
            <w:tcW w:w="2646" w:type="dxa"/>
          </w:tcPr>
          <w:p w14:paraId="263EF045"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merasa tidak mbak, menurut saya lebih cepat datang ke kantor dan langsung lapor disana.</w:t>
            </w:r>
          </w:p>
        </w:tc>
      </w:tr>
      <w:tr w:rsidR="002932B0" w:rsidRPr="002932B0" w14:paraId="723E8ECB" w14:textId="77777777" w:rsidTr="00F56C1D">
        <w:tc>
          <w:tcPr>
            <w:tcW w:w="758" w:type="dxa"/>
          </w:tcPr>
          <w:p w14:paraId="6FDE1267"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3574EB16"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kemajuan atau perbaikan yang saudara lihat dalam penanganan kasus kekerasan online sejak menggunakan sistem online ?</w:t>
            </w:r>
          </w:p>
        </w:tc>
        <w:tc>
          <w:tcPr>
            <w:tcW w:w="2646" w:type="dxa"/>
          </w:tcPr>
          <w:p w14:paraId="616B7399"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Mungkin ada </w:t>
            </w:r>
            <w:proofErr w:type="gramStart"/>
            <w:r w:rsidRPr="002932B0">
              <w:rPr>
                <w:rFonts w:ascii="Times New Roman" w:eastAsia="Calibri" w:hAnsi="Times New Roman"/>
                <w:sz w:val="24"/>
                <w:szCs w:val="24"/>
              </w:rPr>
              <w:t>yah,,</w:t>
            </w:r>
            <w:proofErr w:type="gramEnd"/>
            <w:r w:rsidRPr="002932B0">
              <w:rPr>
                <w:rFonts w:ascii="Times New Roman" w:eastAsia="Calibri" w:hAnsi="Times New Roman"/>
                <w:sz w:val="24"/>
                <w:szCs w:val="24"/>
              </w:rPr>
              <w:t xml:space="preserve"> Cuma saya gak tau mbak</w:t>
            </w:r>
          </w:p>
        </w:tc>
      </w:tr>
      <w:tr w:rsidR="002932B0" w:rsidRPr="002932B0" w14:paraId="439EA79B" w14:textId="77777777" w:rsidTr="00F56C1D">
        <w:tc>
          <w:tcPr>
            <w:tcW w:w="758" w:type="dxa"/>
          </w:tcPr>
          <w:p w14:paraId="64F8F642" w14:textId="77777777" w:rsidR="002932B0" w:rsidRPr="002932B0" w:rsidRDefault="002932B0" w:rsidP="002932B0">
            <w:pPr>
              <w:numPr>
                <w:ilvl w:val="0"/>
                <w:numId w:val="18"/>
              </w:numPr>
              <w:spacing w:line="276" w:lineRule="auto"/>
              <w:contextualSpacing/>
              <w:rPr>
                <w:rFonts w:ascii="Times New Roman" w:eastAsia="Calibri" w:hAnsi="Times New Roman"/>
                <w:sz w:val="24"/>
                <w:szCs w:val="24"/>
              </w:rPr>
            </w:pPr>
          </w:p>
        </w:tc>
        <w:tc>
          <w:tcPr>
            <w:tcW w:w="4532" w:type="dxa"/>
          </w:tcPr>
          <w:p w14:paraId="3E0C2D3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ada aspek tertentu dalam sistem pengaduan online ini  yang perlu ditingkatkan agar lebih efektif dalam menangani pengaduan kekerasan online?</w:t>
            </w:r>
          </w:p>
        </w:tc>
        <w:tc>
          <w:tcPr>
            <w:tcW w:w="2646" w:type="dxa"/>
          </w:tcPr>
          <w:p w14:paraId="742ED497"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Dalam proses penangananya  aja sih semoga segera di percepat ya , jadi biar cepet selesai juga.</w:t>
            </w:r>
          </w:p>
        </w:tc>
      </w:tr>
      <w:tr w:rsidR="002932B0" w:rsidRPr="002932B0" w14:paraId="23CE28CE" w14:textId="77777777" w:rsidTr="00F56C1D">
        <w:tc>
          <w:tcPr>
            <w:tcW w:w="7936" w:type="dxa"/>
            <w:gridSpan w:val="3"/>
            <w:vAlign w:val="center"/>
          </w:tcPr>
          <w:p w14:paraId="3890BDCD"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Efisiensi</w:t>
            </w:r>
          </w:p>
        </w:tc>
      </w:tr>
      <w:tr w:rsidR="002932B0" w:rsidRPr="002932B0" w14:paraId="3C8D102D" w14:textId="77777777" w:rsidTr="00F56C1D">
        <w:tc>
          <w:tcPr>
            <w:tcW w:w="758" w:type="dxa"/>
          </w:tcPr>
          <w:p w14:paraId="37003DAE"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1F4B03B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audara merasa bahwa sistem pengaduan online telah mempercepat proses pengaduan kekerasan dibandingkan dengan metode sebelumnya?</w:t>
            </w:r>
          </w:p>
          <w:p w14:paraId="1BD98215"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02601EDF"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Tidak begitu , kalau menurut saya</w:t>
            </w:r>
          </w:p>
        </w:tc>
      </w:tr>
      <w:tr w:rsidR="002932B0" w:rsidRPr="002932B0" w14:paraId="5802BC40" w14:textId="77777777" w:rsidTr="00F56C1D">
        <w:tc>
          <w:tcPr>
            <w:tcW w:w="758" w:type="dxa"/>
          </w:tcPr>
          <w:p w14:paraId="0AB26CEA"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7A08F9F6"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korban kekerasan secara onlie dapat memberikan akses yang mudah dan cepat dalam melaporkan kasus kekerasan online tanpa memerlukan banyak langkah atau prosedur yang rumit?</w:t>
            </w:r>
          </w:p>
          <w:p w14:paraId="456A51F8"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1AD77DD3"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gak ribet yah buat saya yang gak terlalu jago pake hp,</w:t>
            </w:r>
          </w:p>
        </w:tc>
      </w:tr>
      <w:tr w:rsidR="002932B0" w:rsidRPr="002932B0" w14:paraId="28BB5A27" w14:textId="77777777" w:rsidTr="00F56C1D">
        <w:tc>
          <w:tcPr>
            <w:tcW w:w="758" w:type="dxa"/>
          </w:tcPr>
          <w:p w14:paraId="7BFCD0B8" w14:textId="77777777" w:rsidR="002932B0" w:rsidRPr="002932B0" w:rsidRDefault="002932B0" w:rsidP="002932B0">
            <w:pPr>
              <w:numPr>
                <w:ilvl w:val="0"/>
                <w:numId w:val="19"/>
              </w:numPr>
              <w:spacing w:line="276" w:lineRule="auto"/>
              <w:contextualSpacing/>
              <w:rPr>
                <w:rFonts w:ascii="Times New Roman" w:eastAsia="Calibri" w:hAnsi="Times New Roman"/>
                <w:sz w:val="24"/>
                <w:szCs w:val="24"/>
              </w:rPr>
            </w:pPr>
          </w:p>
        </w:tc>
        <w:tc>
          <w:tcPr>
            <w:tcW w:w="4532" w:type="dxa"/>
          </w:tcPr>
          <w:p w14:paraId="2CE00B25"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 xml:space="preserve"> Bagaimana sistem pengaduan kekerasan membantu saudara dalam mendapatkan bantuan atau dukungan lebih lanjut setelah melaporkan kasus kekerasan?</w:t>
            </w:r>
          </w:p>
          <w:p w14:paraId="2A185E4A"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03E5FA2E"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Kalau dibantu iya adak pihak lain yang bantu, terus pihak dinasnya juga ndampingin saya.</w:t>
            </w:r>
          </w:p>
        </w:tc>
      </w:tr>
      <w:tr w:rsidR="002932B0" w:rsidRPr="002932B0" w14:paraId="2953D7F6" w14:textId="77777777" w:rsidTr="00F56C1D">
        <w:tc>
          <w:tcPr>
            <w:tcW w:w="7936" w:type="dxa"/>
            <w:gridSpan w:val="3"/>
            <w:vAlign w:val="center"/>
          </w:tcPr>
          <w:p w14:paraId="367E60C9"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Transparansi</w:t>
            </w:r>
          </w:p>
        </w:tc>
      </w:tr>
      <w:tr w:rsidR="002932B0" w:rsidRPr="002932B0" w14:paraId="73FEC5E0" w14:textId="77777777" w:rsidTr="00F56C1D">
        <w:tc>
          <w:tcPr>
            <w:tcW w:w="758" w:type="dxa"/>
          </w:tcPr>
          <w:p w14:paraId="1090C326"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1C9B46EC"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 xml:space="preserve">Bagaimana tingkat transparansi yang saudara rasakan dalam proses melaporkan kasus kekerasan secara online? </w:t>
            </w:r>
          </w:p>
        </w:tc>
        <w:tc>
          <w:tcPr>
            <w:tcW w:w="2646" w:type="dxa"/>
          </w:tcPr>
          <w:p w14:paraId="0BFC957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Kayaknya transparan deh mba, karena saya yang langsung dateng ke kantor diberi tahu kadang kasusnya sampe mana</w:t>
            </w:r>
          </w:p>
        </w:tc>
      </w:tr>
      <w:tr w:rsidR="002932B0" w:rsidRPr="002932B0" w14:paraId="6B6DD4FD" w14:textId="77777777" w:rsidTr="00F56C1D">
        <w:tc>
          <w:tcPr>
            <w:tcW w:w="758" w:type="dxa"/>
          </w:tcPr>
          <w:p w14:paraId="0FFA25CD"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0A88F40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saudara merasa bahwa dalam sistem online ini memberikan saudara kesempatan untuk berpartisipasi lebih aktif dalam penanganan kasus kekerasan online yang saudara alami?</w:t>
            </w:r>
          </w:p>
        </w:tc>
        <w:tc>
          <w:tcPr>
            <w:tcW w:w="2646" w:type="dxa"/>
          </w:tcPr>
          <w:p w14:paraId="4306801E"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aktif mba tapi secara langsung mba. Kalo butuh penjelasan dari saya , saya baru ke dinas</w:t>
            </w:r>
          </w:p>
        </w:tc>
      </w:tr>
      <w:tr w:rsidR="002932B0" w:rsidRPr="002932B0" w14:paraId="69EF1B6B" w14:textId="77777777" w:rsidTr="00F56C1D">
        <w:tc>
          <w:tcPr>
            <w:tcW w:w="758" w:type="dxa"/>
          </w:tcPr>
          <w:p w14:paraId="6F90E2CC" w14:textId="77777777" w:rsidR="002932B0" w:rsidRPr="002932B0" w:rsidRDefault="002932B0" w:rsidP="002932B0">
            <w:pPr>
              <w:numPr>
                <w:ilvl w:val="0"/>
                <w:numId w:val="20"/>
              </w:numPr>
              <w:spacing w:line="276" w:lineRule="auto"/>
              <w:contextualSpacing/>
              <w:rPr>
                <w:rFonts w:ascii="Times New Roman" w:eastAsia="Calibri" w:hAnsi="Times New Roman"/>
                <w:sz w:val="24"/>
                <w:szCs w:val="24"/>
              </w:rPr>
            </w:pPr>
          </w:p>
        </w:tc>
        <w:tc>
          <w:tcPr>
            <w:tcW w:w="4532" w:type="dxa"/>
          </w:tcPr>
          <w:p w14:paraId="245993BD"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terdapat transparansi dalam proses koordinasi dan kolaborasi antara staf atau departemen yang terlibat dalam penanganan kasus kekerasan online?</w:t>
            </w:r>
          </w:p>
        </w:tc>
        <w:tc>
          <w:tcPr>
            <w:tcW w:w="2646" w:type="dxa"/>
          </w:tcPr>
          <w:p w14:paraId="1B85753B"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mungkin</w:t>
            </w:r>
          </w:p>
        </w:tc>
      </w:tr>
      <w:tr w:rsidR="002932B0" w:rsidRPr="002932B0" w14:paraId="19168B2F" w14:textId="77777777" w:rsidTr="00F56C1D">
        <w:tc>
          <w:tcPr>
            <w:tcW w:w="7936" w:type="dxa"/>
            <w:gridSpan w:val="3"/>
            <w:vAlign w:val="center"/>
          </w:tcPr>
          <w:p w14:paraId="14FBC08D" w14:textId="77777777" w:rsidR="002932B0" w:rsidRPr="002932B0" w:rsidRDefault="002932B0" w:rsidP="002932B0">
            <w:pPr>
              <w:spacing w:line="276" w:lineRule="auto"/>
              <w:contextualSpacing/>
              <w:jc w:val="center"/>
              <w:rPr>
                <w:rFonts w:ascii="Times New Roman" w:eastAsia="Calibri" w:hAnsi="Times New Roman"/>
                <w:sz w:val="24"/>
                <w:szCs w:val="24"/>
              </w:rPr>
            </w:pPr>
            <w:r w:rsidRPr="002932B0">
              <w:rPr>
                <w:rFonts w:ascii="Times New Roman" w:eastAsia="Calibri" w:hAnsi="Times New Roman"/>
                <w:sz w:val="24"/>
                <w:szCs w:val="24"/>
              </w:rPr>
              <w:t>Akuntabilitas</w:t>
            </w:r>
          </w:p>
        </w:tc>
      </w:tr>
      <w:tr w:rsidR="002932B0" w:rsidRPr="002932B0" w14:paraId="1FACE20D" w14:textId="77777777" w:rsidTr="00F56C1D">
        <w:tc>
          <w:tcPr>
            <w:tcW w:w="758" w:type="dxa"/>
          </w:tcPr>
          <w:p w14:paraId="10E65920"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6FF5EC4D"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Apakah menurut sudara sistem pengaduan korban kekerasan secara online memiliki mekanisme yang jelas untuk memastikan bahwa staf atau petugas bertanggung jawab atas tindakan yang diambil dalam penanganan kasus kekerasan ?</w:t>
            </w:r>
          </w:p>
        </w:tc>
        <w:tc>
          <w:tcPr>
            <w:tcW w:w="2646" w:type="dxa"/>
          </w:tcPr>
          <w:p w14:paraId="48773158"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Saya percaya kalo emang stafnya sudah terlatih jadi bisa bertanggung jawab.</w:t>
            </w:r>
          </w:p>
        </w:tc>
      </w:tr>
      <w:tr w:rsidR="002932B0" w:rsidRPr="002932B0" w14:paraId="19BC0A9C" w14:textId="77777777" w:rsidTr="00F56C1D">
        <w:tc>
          <w:tcPr>
            <w:tcW w:w="758" w:type="dxa"/>
          </w:tcPr>
          <w:p w14:paraId="4668C179"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3BD3140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saudara bisa memastikan bahwa informasi yang diberikan kepada Anda tentang perkembangan kasus adalah akurat dan dapat dipercaya?</w:t>
            </w:r>
          </w:p>
          <w:p w14:paraId="2BB3240F"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127B280C"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Iya bisa dipastikan mbak, karena staf di kantor sudah telatih dan pastinya akan bertanggung jawab jadi informasi yang diberikan pasti akurat.</w:t>
            </w:r>
          </w:p>
        </w:tc>
      </w:tr>
      <w:tr w:rsidR="002932B0" w:rsidRPr="002932B0" w14:paraId="666C09A8" w14:textId="77777777" w:rsidTr="00F56C1D">
        <w:tc>
          <w:tcPr>
            <w:tcW w:w="758" w:type="dxa"/>
          </w:tcPr>
          <w:p w14:paraId="5DEFC9A1" w14:textId="77777777" w:rsidR="002932B0" w:rsidRPr="002932B0" w:rsidRDefault="002932B0" w:rsidP="002932B0">
            <w:pPr>
              <w:numPr>
                <w:ilvl w:val="0"/>
                <w:numId w:val="21"/>
              </w:numPr>
              <w:spacing w:line="276" w:lineRule="auto"/>
              <w:contextualSpacing/>
              <w:rPr>
                <w:rFonts w:ascii="Times New Roman" w:eastAsia="Calibri" w:hAnsi="Times New Roman"/>
                <w:sz w:val="24"/>
                <w:szCs w:val="24"/>
              </w:rPr>
            </w:pPr>
          </w:p>
        </w:tc>
        <w:tc>
          <w:tcPr>
            <w:tcW w:w="4532" w:type="dxa"/>
          </w:tcPr>
          <w:p w14:paraId="5316FFDA"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apakah sistem pengaduan online ini bisa dipastikan bahwa setiap langkah dalam penanganan pengaduan kekerasan online terdokumentasi dengan baik untuk tujuan akuntabilitas?</w:t>
            </w:r>
          </w:p>
          <w:p w14:paraId="34622A49" w14:textId="77777777" w:rsidR="002932B0" w:rsidRPr="002932B0" w:rsidRDefault="002932B0" w:rsidP="002932B0">
            <w:pPr>
              <w:spacing w:line="276" w:lineRule="auto"/>
              <w:contextualSpacing/>
              <w:rPr>
                <w:rFonts w:ascii="Times New Roman" w:eastAsia="Calibri" w:hAnsi="Times New Roman"/>
                <w:sz w:val="24"/>
                <w:szCs w:val="24"/>
              </w:rPr>
            </w:pPr>
          </w:p>
        </w:tc>
        <w:tc>
          <w:tcPr>
            <w:tcW w:w="2646" w:type="dxa"/>
          </w:tcPr>
          <w:p w14:paraId="34FCEF10" w14:textId="77777777" w:rsidR="002932B0" w:rsidRPr="002932B0" w:rsidRDefault="002932B0" w:rsidP="002932B0">
            <w:pPr>
              <w:spacing w:line="276" w:lineRule="auto"/>
              <w:contextualSpacing/>
              <w:rPr>
                <w:rFonts w:ascii="Times New Roman" w:eastAsia="Calibri" w:hAnsi="Times New Roman"/>
                <w:sz w:val="24"/>
                <w:szCs w:val="24"/>
              </w:rPr>
            </w:pPr>
            <w:r w:rsidRPr="002932B0">
              <w:rPr>
                <w:rFonts w:ascii="Times New Roman" w:eastAsia="Calibri" w:hAnsi="Times New Roman"/>
                <w:sz w:val="24"/>
                <w:szCs w:val="24"/>
              </w:rPr>
              <w:t>mungkin bisa apalagi buat pertangggungjawaban kedepannya.</w:t>
            </w:r>
          </w:p>
        </w:tc>
      </w:tr>
    </w:tbl>
    <w:p w14:paraId="59BB71DC" w14:textId="77777777" w:rsidR="002932B0" w:rsidRPr="002932B0" w:rsidRDefault="002932B0" w:rsidP="002932B0">
      <w:pPr>
        <w:spacing w:line="276" w:lineRule="auto"/>
        <w:ind w:left="1080"/>
        <w:contextualSpacing/>
        <w:rPr>
          <w:rFonts w:ascii="Times New Roman" w:eastAsia="Calibri" w:hAnsi="Times New Roman" w:cs="Times New Roman"/>
          <w:kern w:val="0"/>
          <w:sz w:val="24"/>
          <w:szCs w:val="24"/>
          <w14:ligatures w14:val="none"/>
        </w:rPr>
      </w:pPr>
    </w:p>
    <w:p w14:paraId="070BDA1F"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6CBB7887"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6F0BC5C1"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31AE80EA"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0E9457F8"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6BFF7917"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42D569CE"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1048E6D2"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p>
    <w:p w14:paraId="57CBB7BE" w14:textId="77777777" w:rsidR="002932B0" w:rsidRPr="002932B0" w:rsidRDefault="002932B0" w:rsidP="002932B0">
      <w:pPr>
        <w:pBdr>
          <w:top w:val="nil"/>
          <w:left w:val="nil"/>
          <w:bottom w:val="nil"/>
          <w:right w:val="nil"/>
          <w:between w:val="nil"/>
        </w:pBdr>
        <w:spacing w:line="276" w:lineRule="auto"/>
        <w:ind w:left="144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3D54C95E" w14:textId="77777777" w:rsidR="002932B0" w:rsidRPr="002932B0" w:rsidRDefault="002932B0" w:rsidP="002932B0">
      <w:pPr>
        <w:numPr>
          <w:ilvl w:val="0"/>
          <w:numId w:val="22"/>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78BDF0B7" w14:textId="77777777" w:rsidR="002932B0" w:rsidRPr="002932B0" w:rsidRDefault="002932B0" w:rsidP="002932B0">
      <w:pPr>
        <w:numPr>
          <w:ilvl w:val="0"/>
          <w:numId w:val="22"/>
        </w:numPr>
        <w:pBdr>
          <w:top w:val="nil"/>
          <w:left w:val="nil"/>
          <w:bottom w:val="nil"/>
          <w:right w:val="nil"/>
          <w:between w:val="nil"/>
        </w:pBdr>
        <w:spacing w:line="276"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29C886F5"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xml:space="preserve">: Masyarakat kota </w:t>
      </w:r>
    </w:p>
    <w:p w14:paraId="0CEE1CD4"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gal</w:t>
      </w:r>
    </w:p>
    <w:p w14:paraId="25D4B0DB"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Suhayah</w:t>
      </w:r>
    </w:p>
    <w:p w14:paraId="6B91921B"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t>: Perempuan</w:t>
      </w:r>
    </w:p>
    <w:p w14:paraId="4A9EF9C3"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33</w:t>
      </w:r>
    </w:p>
    <w:p w14:paraId="4FE093AB" w14:textId="77777777" w:rsidR="002932B0" w:rsidRPr="002932B0" w:rsidRDefault="002932B0" w:rsidP="002932B0">
      <w:pPr>
        <w:numPr>
          <w:ilvl w:val="0"/>
          <w:numId w:val="23"/>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Margadana</w:t>
      </w:r>
    </w:p>
    <w:p w14:paraId="758DDB30" w14:textId="77777777" w:rsidR="002932B0" w:rsidRPr="002932B0" w:rsidRDefault="002932B0" w:rsidP="002932B0">
      <w:pPr>
        <w:numPr>
          <w:ilvl w:val="0"/>
          <w:numId w:val="22"/>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5E1EB8FF" w14:textId="77777777" w:rsidR="002932B0" w:rsidRPr="002932B0" w:rsidRDefault="002932B0" w:rsidP="002932B0">
      <w:pPr>
        <w:numPr>
          <w:ilvl w:val="0"/>
          <w:numId w:val="24"/>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t>: Senin 24 juli 2023</w:t>
      </w:r>
    </w:p>
    <w:p w14:paraId="5BABF284" w14:textId="77777777" w:rsidR="002932B0" w:rsidRPr="002932B0" w:rsidRDefault="002932B0" w:rsidP="002932B0">
      <w:pPr>
        <w:numPr>
          <w:ilvl w:val="0"/>
          <w:numId w:val="24"/>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16.00 wib</w:t>
      </w:r>
    </w:p>
    <w:p w14:paraId="6E8390A9" w14:textId="77777777" w:rsidR="002932B0" w:rsidRPr="002932B0" w:rsidRDefault="002932B0" w:rsidP="002932B0">
      <w:pPr>
        <w:numPr>
          <w:ilvl w:val="0"/>
          <w:numId w:val="24"/>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rumah ibu Suhayah</w:t>
      </w:r>
    </w:p>
    <w:p w14:paraId="48519403" w14:textId="77777777" w:rsidR="002932B0" w:rsidRPr="002932B0" w:rsidRDefault="002932B0" w:rsidP="002932B0">
      <w:pPr>
        <w:numPr>
          <w:ilvl w:val="0"/>
          <w:numId w:val="22"/>
        </w:numPr>
        <w:pBdr>
          <w:top w:val="nil"/>
          <w:left w:val="nil"/>
          <w:bottom w:val="nil"/>
          <w:right w:val="nil"/>
          <w:between w:val="nil"/>
        </w:pBdr>
        <w:spacing w:line="276"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Materi Penelitian</w:t>
      </w:r>
    </w:p>
    <w:p w14:paraId="7CA8113A"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bookmarkStart w:id="0" w:name="_Hlk141427534"/>
    </w:p>
    <w:tbl>
      <w:tblPr>
        <w:tblStyle w:val="TableGrid7"/>
        <w:tblW w:w="0" w:type="auto"/>
        <w:tblInd w:w="1440" w:type="dxa"/>
        <w:tblLook w:val="04A0" w:firstRow="1" w:lastRow="0" w:firstColumn="1" w:lastColumn="0" w:noHBand="0" w:noVBand="1"/>
      </w:tblPr>
      <w:tblGrid>
        <w:gridCol w:w="823"/>
        <w:gridCol w:w="4227"/>
        <w:gridCol w:w="2526"/>
      </w:tblGrid>
      <w:tr w:rsidR="002932B0" w:rsidRPr="002932B0" w14:paraId="602A1442" w14:textId="77777777" w:rsidTr="00F56C1D">
        <w:tc>
          <w:tcPr>
            <w:tcW w:w="823" w:type="dxa"/>
            <w:vAlign w:val="center"/>
          </w:tcPr>
          <w:p w14:paraId="56A9CB9D"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NO</w:t>
            </w:r>
          </w:p>
        </w:tc>
        <w:tc>
          <w:tcPr>
            <w:tcW w:w="4227" w:type="dxa"/>
            <w:vAlign w:val="center"/>
          </w:tcPr>
          <w:p w14:paraId="4AF53574"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ERTANYAAN</w:t>
            </w:r>
          </w:p>
        </w:tc>
        <w:tc>
          <w:tcPr>
            <w:tcW w:w="2526" w:type="dxa"/>
            <w:vAlign w:val="center"/>
          </w:tcPr>
          <w:p w14:paraId="3C1080CD"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WABAN</w:t>
            </w:r>
          </w:p>
        </w:tc>
      </w:tr>
      <w:tr w:rsidR="002932B0" w:rsidRPr="002932B0" w14:paraId="5338BED8" w14:textId="77777777" w:rsidTr="00F56C1D">
        <w:tc>
          <w:tcPr>
            <w:tcW w:w="7576" w:type="dxa"/>
            <w:gridSpan w:val="3"/>
            <w:vAlign w:val="center"/>
          </w:tcPr>
          <w:p w14:paraId="4958155F"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ektivitas</w:t>
            </w:r>
          </w:p>
        </w:tc>
      </w:tr>
      <w:tr w:rsidR="002932B0" w:rsidRPr="002932B0" w14:paraId="027B5614" w14:textId="77777777" w:rsidTr="00F56C1D">
        <w:tc>
          <w:tcPr>
            <w:tcW w:w="823" w:type="dxa"/>
          </w:tcPr>
          <w:p w14:paraId="42FE3C6F"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2E61519B" w14:textId="77777777" w:rsidR="002932B0" w:rsidRPr="002932B0" w:rsidRDefault="002932B0" w:rsidP="002932B0">
            <w:pPr>
              <w:spacing w:line="276" w:lineRule="auto"/>
              <w:rPr>
                <w:rFonts w:ascii="Times New Roman" w:eastAsia="Times New Roman" w:hAnsi="Times New Roman"/>
                <w:color w:val="000000"/>
                <w:sz w:val="24"/>
                <w:szCs w:val="24"/>
              </w:rPr>
            </w:pPr>
            <w:r w:rsidRPr="002932B0">
              <w:rPr>
                <w:rFonts w:ascii="Times New Roman" w:eastAsia="Calibri" w:hAnsi="Times New Roman"/>
                <w:sz w:val="24"/>
                <w:szCs w:val="24"/>
              </w:rPr>
              <w:t xml:space="preserve">Apakah saudara mengetahui adanya pengaduan untuk melaporkan kasus kekerasan online? </w:t>
            </w:r>
          </w:p>
        </w:tc>
        <w:tc>
          <w:tcPr>
            <w:tcW w:w="2526" w:type="dxa"/>
          </w:tcPr>
          <w:p w14:paraId="668474A2"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aya tau mba pas itu ada sosialisasi di kelurahan ,</w:t>
            </w:r>
          </w:p>
        </w:tc>
      </w:tr>
      <w:tr w:rsidR="002932B0" w:rsidRPr="002932B0" w14:paraId="2C5B0778" w14:textId="77777777" w:rsidTr="00F56C1D">
        <w:tc>
          <w:tcPr>
            <w:tcW w:w="823" w:type="dxa"/>
          </w:tcPr>
          <w:p w14:paraId="50A1EDF8"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6F331F7B"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bahwa sistem online ini membantu mempercepat tanggapan atau penanganan kasus kekerasan online ?</w:t>
            </w:r>
          </w:p>
          <w:p w14:paraId="174BA11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4B70402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sepertinya bisa mempercepat yah dalam menangani kasus kekerasan.</w:t>
            </w:r>
          </w:p>
        </w:tc>
      </w:tr>
      <w:tr w:rsidR="002932B0" w:rsidRPr="002932B0" w14:paraId="57ECF7B8" w14:textId="77777777" w:rsidTr="00F56C1D">
        <w:tc>
          <w:tcPr>
            <w:tcW w:w="823" w:type="dxa"/>
          </w:tcPr>
          <w:p w14:paraId="3B3A4981"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4622BB9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online ini memberikan akses yang mudah dan cepat dalam melaporkan kasus kekerasan online tanpa memerlukan banyak langkah atau prosedur yang rumit?</w:t>
            </w:r>
          </w:p>
        </w:tc>
        <w:tc>
          <w:tcPr>
            <w:tcW w:w="2526" w:type="dxa"/>
          </w:tcPr>
          <w:p w14:paraId="3D82A47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ungkin mba , karena biar mempermudah masyarakat yang kena kekerasan buat mealpor secara online, jadi yah mungkin gak rumit.</w:t>
            </w:r>
          </w:p>
        </w:tc>
      </w:tr>
      <w:tr w:rsidR="002932B0" w:rsidRPr="002932B0" w14:paraId="416EC665" w14:textId="77777777" w:rsidTr="00F56C1D">
        <w:tc>
          <w:tcPr>
            <w:tcW w:w="7576" w:type="dxa"/>
            <w:gridSpan w:val="3"/>
            <w:vAlign w:val="center"/>
          </w:tcPr>
          <w:p w14:paraId="38E84368"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isiensi</w:t>
            </w:r>
          </w:p>
        </w:tc>
      </w:tr>
      <w:tr w:rsidR="002932B0" w:rsidRPr="002932B0" w14:paraId="50A8B15B" w14:textId="77777777" w:rsidTr="00F56C1D">
        <w:tc>
          <w:tcPr>
            <w:tcW w:w="823" w:type="dxa"/>
          </w:tcPr>
          <w:p w14:paraId="51BDF3D2"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7F3FA50A"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Menurut saudara , Bagaimana sistem pengaduan online membantu para korban dalam menghemat waktu dan upaya dalam melaporkan kasus kekerasan online?</w:t>
            </w:r>
          </w:p>
          <w:p w14:paraId="47AB6419"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152BE97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elaporkan melalui pengaduan online itu mba</w:t>
            </w:r>
          </w:p>
        </w:tc>
      </w:tr>
      <w:tr w:rsidR="002932B0" w:rsidRPr="002932B0" w14:paraId="2B115589" w14:textId="77777777" w:rsidTr="00F56C1D">
        <w:tc>
          <w:tcPr>
            <w:tcW w:w="823" w:type="dxa"/>
          </w:tcPr>
          <w:p w14:paraId="72A8C733"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4FEED2E2"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penilaian saudara terhadap  efisiensi sistem online ini dalam memberikan informasi tentang langkah-langkah selanjutnya setelah korban  melaporkan kasus kekerasan online ?</w:t>
            </w:r>
          </w:p>
        </w:tc>
        <w:tc>
          <w:tcPr>
            <w:tcW w:w="2526" w:type="dxa"/>
          </w:tcPr>
          <w:p w14:paraId="181CFC8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Lebih efisien pastinya, bisa menghemat watu dan tenaga juga </w:t>
            </w:r>
          </w:p>
        </w:tc>
      </w:tr>
      <w:tr w:rsidR="002932B0" w:rsidRPr="002932B0" w14:paraId="23AEEBEE" w14:textId="77777777" w:rsidTr="00F56C1D">
        <w:tc>
          <w:tcPr>
            <w:tcW w:w="823" w:type="dxa"/>
          </w:tcPr>
          <w:p w14:paraId="530B37F8"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706EFEB5"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 xml:space="preserve">Apakah ada tantangan atau hambatan yang dihadapi masyarakat dalam menggunakan sistem online untuk melaporkan kasus kekerasan online? </w:t>
            </w:r>
          </w:p>
        </w:tc>
        <w:tc>
          <w:tcPr>
            <w:tcW w:w="2526" w:type="dxa"/>
          </w:tcPr>
          <w:p w14:paraId="6D2E48E2"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epertinya hp ya mba, kan gak semua orang pegang hp,  ada juga yang punya hp tapi gak punya kuota mba.</w:t>
            </w:r>
          </w:p>
        </w:tc>
      </w:tr>
      <w:tr w:rsidR="002932B0" w:rsidRPr="002932B0" w14:paraId="2B4B5C7A" w14:textId="77777777" w:rsidTr="00F56C1D">
        <w:tc>
          <w:tcPr>
            <w:tcW w:w="7576" w:type="dxa"/>
            <w:gridSpan w:val="3"/>
            <w:vAlign w:val="center"/>
          </w:tcPr>
          <w:p w14:paraId="089DDD9C"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ransparansi</w:t>
            </w:r>
          </w:p>
        </w:tc>
      </w:tr>
      <w:tr w:rsidR="002932B0" w:rsidRPr="002932B0" w14:paraId="576E1266" w14:textId="77777777" w:rsidTr="00F56C1D">
        <w:tc>
          <w:tcPr>
            <w:tcW w:w="823" w:type="dxa"/>
          </w:tcPr>
          <w:p w14:paraId="05276DA5"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1.</w:t>
            </w:r>
          </w:p>
        </w:tc>
        <w:tc>
          <w:tcPr>
            <w:tcW w:w="4227" w:type="dxa"/>
          </w:tcPr>
          <w:p w14:paraId="54A604B1"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pengaduan kekerasan secara online  telah meningkatkan  transparansi dalam proses melaporkan kasus kekerasan online?</w:t>
            </w:r>
          </w:p>
        </w:tc>
        <w:tc>
          <w:tcPr>
            <w:tcW w:w="2526" w:type="dxa"/>
          </w:tcPr>
          <w:p w14:paraId="000EEB8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mba pastinya</w:t>
            </w:r>
          </w:p>
        </w:tc>
      </w:tr>
      <w:tr w:rsidR="002932B0" w:rsidRPr="002932B0" w14:paraId="46099D51" w14:textId="77777777" w:rsidTr="00F56C1D">
        <w:tc>
          <w:tcPr>
            <w:tcW w:w="823" w:type="dxa"/>
          </w:tcPr>
          <w:p w14:paraId="34C4BF0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2. </w:t>
            </w:r>
          </w:p>
        </w:tc>
        <w:tc>
          <w:tcPr>
            <w:tcW w:w="4227" w:type="dxa"/>
          </w:tcPr>
          <w:p w14:paraId="7AE14D3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sistem pelayanan pengaduan kekerasan secara online bisa memfasilitasi transparansi dalam proses penanganan pengaduan kekerasan online kepada masyarakat?</w:t>
            </w:r>
          </w:p>
        </w:tc>
        <w:tc>
          <w:tcPr>
            <w:tcW w:w="2526" w:type="dxa"/>
          </w:tcPr>
          <w:p w14:paraId="305B9FA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Dengan pemberitahuan kepada si korbanya ini mungkin mba, jadi biar terbuka gak ada yang ditutupin</w:t>
            </w:r>
          </w:p>
        </w:tc>
      </w:tr>
      <w:tr w:rsidR="002932B0" w:rsidRPr="002932B0" w14:paraId="7B22D1EE" w14:textId="77777777" w:rsidTr="00F56C1D">
        <w:tc>
          <w:tcPr>
            <w:tcW w:w="823" w:type="dxa"/>
          </w:tcPr>
          <w:p w14:paraId="79E514B9" w14:textId="77777777" w:rsidR="002932B0" w:rsidRPr="002932B0" w:rsidRDefault="002932B0" w:rsidP="002932B0">
            <w:pPr>
              <w:spacing w:line="276" w:lineRule="auto"/>
              <w:ind w:left="360"/>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3.</w:t>
            </w:r>
          </w:p>
        </w:tc>
        <w:tc>
          <w:tcPr>
            <w:tcW w:w="4227" w:type="dxa"/>
          </w:tcPr>
          <w:p w14:paraId="6458F76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menurut saudara staf penanganan pengaduan kekerasan akan memberikan informasi  yang jelas kepada korban kekerasan ?</w:t>
            </w:r>
          </w:p>
        </w:tc>
        <w:tc>
          <w:tcPr>
            <w:tcW w:w="2526" w:type="dxa"/>
          </w:tcPr>
          <w:p w14:paraId="4418813D"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ungkin udah kali yah</w:t>
            </w:r>
          </w:p>
        </w:tc>
      </w:tr>
      <w:tr w:rsidR="002932B0" w:rsidRPr="002932B0" w14:paraId="0599732F" w14:textId="77777777" w:rsidTr="00F56C1D">
        <w:tc>
          <w:tcPr>
            <w:tcW w:w="7576" w:type="dxa"/>
            <w:gridSpan w:val="3"/>
            <w:vAlign w:val="center"/>
          </w:tcPr>
          <w:p w14:paraId="01DC905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kuntabilitas</w:t>
            </w:r>
          </w:p>
        </w:tc>
      </w:tr>
      <w:tr w:rsidR="002932B0" w:rsidRPr="002932B0" w14:paraId="55A94AE9" w14:textId="77777777" w:rsidTr="00F56C1D">
        <w:tc>
          <w:tcPr>
            <w:tcW w:w="823" w:type="dxa"/>
          </w:tcPr>
          <w:p w14:paraId="6AE479F0"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5A26CEEF"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sistem pengaduan online memiliki tingkat akuntabilitas yang tinggi dalam penanganan kasus kekerasan online?</w:t>
            </w:r>
          </w:p>
        </w:tc>
        <w:tc>
          <w:tcPr>
            <w:tcW w:w="2526" w:type="dxa"/>
          </w:tcPr>
          <w:p w14:paraId="1DDD80F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punya akuntabilitas yang tinggi terhadap para korban yang melapor.</w:t>
            </w:r>
          </w:p>
        </w:tc>
      </w:tr>
      <w:tr w:rsidR="002932B0" w:rsidRPr="002932B0" w14:paraId="4BA3B977" w14:textId="77777777" w:rsidTr="00F56C1D">
        <w:tc>
          <w:tcPr>
            <w:tcW w:w="823" w:type="dxa"/>
          </w:tcPr>
          <w:p w14:paraId="5AABBBE9"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0954CFBC"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pengaduan online dapat memberikan laporan atau pertanggungjawaban hasil dari pelayanan pengaduan kekerasan online kepada masyarakat?</w:t>
            </w:r>
          </w:p>
          <w:p w14:paraId="15B21CF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6D0DF60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Bisa sesuai dengan laporannya mba.</w:t>
            </w:r>
          </w:p>
        </w:tc>
      </w:tr>
      <w:tr w:rsidR="002932B0" w:rsidRPr="002932B0" w14:paraId="154B8690" w14:textId="77777777" w:rsidTr="00F56C1D">
        <w:tc>
          <w:tcPr>
            <w:tcW w:w="823" w:type="dxa"/>
          </w:tcPr>
          <w:p w14:paraId="630EE51E"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4D789666"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online ini sudah memastikan bahwa setiap tindakan atau keputusan yang diambil dalam penanganan kasus kekerasan online  ini sudah didasarkan pada pedoman atau kebijakan yang sudah jelas?</w:t>
            </w:r>
          </w:p>
          <w:p w14:paraId="262EB37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68A822C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astinya mbak, harus sesuai dengan pedoman yang sudah ada, biar tidak salah langkah dalam menangani pengaduan korban kekerasan secara online</w:t>
            </w:r>
          </w:p>
        </w:tc>
      </w:tr>
    </w:tbl>
    <w:p w14:paraId="0D75FA5D"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p>
    <w:bookmarkEnd w:id="0"/>
    <w:p w14:paraId="0212702B" w14:textId="77777777" w:rsidR="002932B0" w:rsidRPr="002932B0" w:rsidRDefault="002932B0" w:rsidP="002932B0">
      <w:pPr>
        <w:spacing w:line="276" w:lineRule="auto"/>
        <w:rPr>
          <w:rFonts w:ascii="Times New Roman" w:eastAsia="Calibri" w:hAnsi="Times New Roman" w:cs="Times New Roman"/>
          <w:kern w:val="0"/>
          <w:sz w:val="24"/>
          <w:szCs w:val="24"/>
          <w14:ligatures w14:val="none"/>
        </w:rPr>
      </w:pPr>
    </w:p>
    <w:p w14:paraId="1865E5CF"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182DF4EB"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3619A720"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112D429B"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1060EED5"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71B70F88"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16DBD06A"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09D73DAA"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p>
    <w:p w14:paraId="21655D5B"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48BB212F"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4DF4D998"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454C8E09"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xml:space="preserve">: Masyarakat kota </w:t>
      </w:r>
    </w:p>
    <w:p w14:paraId="24F1C5BD"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gal</w:t>
      </w:r>
    </w:p>
    <w:p w14:paraId="6A3BAEA9"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Daryati</w:t>
      </w:r>
    </w:p>
    <w:p w14:paraId="0EA882C8"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t>: Perempuan</w:t>
      </w:r>
    </w:p>
    <w:p w14:paraId="71ADF005"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40</w:t>
      </w:r>
    </w:p>
    <w:p w14:paraId="38DDE6F4"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Tegal Selatan</w:t>
      </w:r>
    </w:p>
    <w:p w14:paraId="33F1F14A"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63C264C5"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t>: Senin 24 juli 2023</w:t>
      </w:r>
    </w:p>
    <w:p w14:paraId="33A0BEF2"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09.00 wib</w:t>
      </w:r>
    </w:p>
    <w:p w14:paraId="38CA1A8A"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rumah ibu Daryati</w:t>
      </w:r>
    </w:p>
    <w:p w14:paraId="3C68E4B1"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Materi Penelitian</w:t>
      </w:r>
    </w:p>
    <w:p w14:paraId="1F1A3BDC"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p>
    <w:tbl>
      <w:tblPr>
        <w:tblStyle w:val="TableGrid8"/>
        <w:tblW w:w="0" w:type="auto"/>
        <w:tblInd w:w="1440" w:type="dxa"/>
        <w:tblLook w:val="04A0" w:firstRow="1" w:lastRow="0" w:firstColumn="1" w:lastColumn="0" w:noHBand="0" w:noVBand="1"/>
      </w:tblPr>
      <w:tblGrid>
        <w:gridCol w:w="823"/>
        <w:gridCol w:w="4227"/>
        <w:gridCol w:w="2526"/>
      </w:tblGrid>
      <w:tr w:rsidR="002932B0" w:rsidRPr="002932B0" w14:paraId="30EA0319" w14:textId="77777777" w:rsidTr="00F56C1D">
        <w:tc>
          <w:tcPr>
            <w:tcW w:w="823" w:type="dxa"/>
            <w:vAlign w:val="center"/>
          </w:tcPr>
          <w:p w14:paraId="4C772D6E"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NO</w:t>
            </w:r>
          </w:p>
        </w:tc>
        <w:tc>
          <w:tcPr>
            <w:tcW w:w="4227" w:type="dxa"/>
            <w:vAlign w:val="center"/>
          </w:tcPr>
          <w:p w14:paraId="1316ABE1"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ERTANYAAN</w:t>
            </w:r>
          </w:p>
        </w:tc>
        <w:tc>
          <w:tcPr>
            <w:tcW w:w="2526" w:type="dxa"/>
            <w:vAlign w:val="center"/>
          </w:tcPr>
          <w:p w14:paraId="67CCA530"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WABAN</w:t>
            </w:r>
          </w:p>
        </w:tc>
      </w:tr>
      <w:tr w:rsidR="002932B0" w:rsidRPr="002932B0" w14:paraId="4BCCAFAB" w14:textId="77777777" w:rsidTr="00F56C1D">
        <w:tc>
          <w:tcPr>
            <w:tcW w:w="7576" w:type="dxa"/>
            <w:gridSpan w:val="3"/>
            <w:vAlign w:val="center"/>
          </w:tcPr>
          <w:p w14:paraId="1C8595B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ektivitas</w:t>
            </w:r>
          </w:p>
        </w:tc>
      </w:tr>
      <w:tr w:rsidR="002932B0" w:rsidRPr="002932B0" w14:paraId="74E9A93B" w14:textId="77777777" w:rsidTr="00F56C1D">
        <w:tc>
          <w:tcPr>
            <w:tcW w:w="823" w:type="dxa"/>
          </w:tcPr>
          <w:p w14:paraId="067C2371"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6368643D" w14:textId="77777777" w:rsidR="002932B0" w:rsidRPr="002932B0" w:rsidRDefault="002932B0" w:rsidP="002932B0">
            <w:pPr>
              <w:spacing w:line="276" w:lineRule="auto"/>
              <w:rPr>
                <w:rFonts w:ascii="Times New Roman" w:eastAsia="Times New Roman" w:hAnsi="Times New Roman"/>
                <w:color w:val="000000"/>
                <w:sz w:val="24"/>
                <w:szCs w:val="24"/>
              </w:rPr>
            </w:pPr>
            <w:r w:rsidRPr="002932B0">
              <w:rPr>
                <w:rFonts w:ascii="Times New Roman" w:eastAsia="Calibri" w:hAnsi="Times New Roman"/>
                <w:sz w:val="24"/>
                <w:szCs w:val="24"/>
              </w:rPr>
              <w:t xml:space="preserve">Apakah saudara mengetahui adanya pengaduan untuk melaporkan kasus kekerasan online? </w:t>
            </w:r>
          </w:p>
        </w:tc>
        <w:tc>
          <w:tcPr>
            <w:tcW w:w="2526" w:type="dxa"/>
          </w:tcPr>
          <w:p w14:paraId="36DA6F39"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aya tidak tau. Malah baru tahu sekarang mbak</w:t>
            </w:r>
          </w:p>
        </w:tc>
      </w:tr>
      <w:tr w:rsidR="002932B0" w:rsidRPr="002932B0" w14:paraId="08AE16B1" w14:textId="77777777" w:rsidTr="00F56C1D">
        <w:tc>
          <w:tcPr>
            <w:tcW w:w="823" w:type="dxa"/>
          </w:tcPr>
          <w:p w14:paraId="430E403C"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14C304C2"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bahwa sistem online ini membantu mempercepat tanggapan atau penanganan kasus kekerasan online ?</w:t>
            </w:r>
          </w:p>
          <w:p w14:paraId="189A3A7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6FC23668"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epertinya bisa membantu dengan cepat kalo online online kaya gitu.</w:t>
            </w:r>
          </w:p>
        </w:tc>
      </w:tr>
      <w:tr w:rsidR="002932B0" w:rsidRPr="002932B0" w14:paraId="4B4E3228" w14:textId="77777777" w:rsidTr="00F56C1D">
        <w:tc>
          <w:tcPr>
            <w:tcW w:w="823" w:type="dxa"/>
          </w:tcPr>
          <w:p w14:paraId="19A92ECA"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0A74AE7D"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online ini memberikan akses yang mudah dan cepat dalam melaporkan kasus kekerasan online tanpa memerlukan banyak langkah atau prosedur yang rumit?</w:t>
            </w:r>
          </w:p>
        </w:tc>
        <w:tc>
          <w:tcPr>
            <w:tcW w:w="2526" w:type="dxa"/>
          </w:tcPr>
          <w:p w14:paraId="3956A03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bisa jadi mba</w:t>
            </w:r>
          </w:p>
        </w:tc>
      </w:tr>
      <w:tr w:rsidR="002932B0" w:rsidRPr="002932B0" w14:paraId="644D5F76" w14:textId="77777777" w:rsidTr="00F56C1D">
        <w:tc>
          <w:tcPr>
            <w:tcW w:w="7576" w:type="dxa"/>
            <w:gridSpan w:val="3"/>
            <w:vAlign w:val="center"/>
          </w:tcPr>
          <w:p w14:paraId="11E6F4E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isiensi</w:t>
            </w:r>
          </w:p>
        </w:tc>
      </w:tr>
      <w:tr w:rsidR="002932B0" w:rsidRPr="002932B0" w14:paraId="021357BA" w14:textId="77777777" w:rsidTr="00F56C1D">
        <w:tc>
          <w:tcPr>
            <w:tcW w:w="823" w:type="dxa"/>
          </w:tcPr>
          <w:p w14:paraId="07541826"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402F1AF5"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Menurut saudara , Bagaimana sistem pengaduan online membantu para korban dalam menghemat waktu dan upaya dalam melaporkan kasus kekerasan online?</w:t>
            </w:r>
          </w:p>
          <w:p w14:paraId="6A2A08D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69A1DFC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elakukan pengaduan lewat online yang kaya tadi mba bilang, Biar cepet</w:t>
            </w:r>
          </w:p>
        </w:tc>
      </w:tr>
      <w:tr w:rsidR="002932B0" w:rsidRPr="002932B0" w14:paraId="406353FE" w14:textId="77777777" w:rsidTr="00F56C1D">
        <w:tc>
          <w:tcPr>
            <w:tcW w:w="823" w:type="dxa"/>
          </w:tcPr>
          <w:p w14:paraId="3B191A0A"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4D08D69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penilaian saudara terhadap  efisiensi sistem online ini dalam memberikan informasi tentang langkah-langkah selanjutnya setelah korban  melaporkan kasus kekerasan online ?</w:t>
            </w:r>
          </w:p>
        </w:tc>
        <w:tc>
          <w:tcPr>
            <w:tcW w:w="2526" w:type="dxa"/>
          </w:tcPr>
          <w:p w14:paraId="671C367D"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aya tidak tau ya mba</w:t>
            </w:r>
          </w:p>
        </w:tc>
      </w:tr>
      <w:tr w:rsidR="002932B0" w:rsidRPr="002932B0" w14:paraId="737F8A32" w14:textId="77777777" w:rsidTr="00F56C1D">
        <w:tc>
          <w:tcPr>
            <w:tcW w:w="823" w:type="dxa"/>
          </w:tcPr>
          <w:p w14:paraId="3D9A1768"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5B80CC58"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 xml:space="preserve">Apakah ada tantangan atau hambatan yang dihadapi masyarakat dalam menggunakan sistem online untuk melaporkan kasus kekerasan online? </w:t>
            </w:r>
          </w:p>
        </w:tc>
        <w:tc>
          <w:tcPr>
            <w:tcW w:w="2526" w:type="dxa"/>
          </w:tcPr>
          <w:p w14:paraId="772C2475"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Kalau itu ada mba, kaya saya kan gak pegang hp. yang pegang hp anak saya jadi gak tau juga cara online kaya gitu.</w:t>
            </w:r>
          </w:p>
        </w:tc>
      </w:tr>
      <w:tr w:rsidR="002932B0" w:rsidRPr="002932B0" w14:paraId="49D30D11" w14:textId="77777777" w:rsidTr="00F56C1D">
        <w:tc>
          <w:tcPr>
            <w:tcW w:w="7576" w:type="dxa"/>
            <w:gridSpan w:val="3"/>
            <w:vAlign w:val="center"/>
          </w:tcPr>
          <w:p w14:paraId="7EE59D5E"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ransparansi</w:t>
            </w:r>
          </w:p>
        </w:tc>
      </w:tr>
      <w:tr w:rsidR="002932B0" w:rsidRPr="002932B0" w14:paraId="118D2758" w14:textId="77777777" w:rsidTr="00F56C1D">
        <w:tc>
          <w:tcPr>
            <w:tcW w:w="823" w:type="dxa"/>
          </w:tcPr>
          <w:p w14:paraId="40A930FF"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1.</w:t>
            </w:r>
          </w:p>
        </w:tc>
        <w:tc>
          <w:tcPr>
            <w:tcW w:w="4227" w:type="dxa"/>
          </w:tcPr>
          <w:p w14:paraId="35C98F1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pengaduan kekerasan secara online  telah meningkatkan tingkat transparansi dalam proses melaporkan kasus kekerasan online?</w:t>
            </w:r>
          </w:p>
        </w:tc>
        <w:tc>
          <w:tcPr>
            <w:tcW w:w="2526" w:type="dxa"/>
          </w:tcPr>
          <w:p w14:paraId="108320C7"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Iya mungkin jadi transparan yah </w:t>
            </w:r>
          </w:p>
        </w:tc>
      </w:tr>
      <w:tr w:rsidR="002932B0" w:rsidRPr="002932B0" w14:paraId="5D19D205" w14:textId="77777777" w:rsidTr="00F56C1D">
        <w:tc>
          <w:tcPr>
            <w:tcW w:w="823" w:type="dxa"/>
          </w:tcPr>
          <w:p w14:paraId="6F2B2585"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2. </w:t>
            </w:r>
          </w:p>
        </w:tc>
        <w:tc>
          <w:tcPr>
            <w:tcW w:w="4227" w:type="dxa"/>
          </w:tcPr>
          <w:p w14:paraId="654B554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sistem pelayanan pengaduan kekerasan secara online bisa memfasilitasi transparansi dalam proses penanganan pengaduan kekerasan online kepada masyarakat?</w:t>
            </w:r>
          </w:p>
        </w:tc>
        <w:tc>
          <w:tcPr>
            <w:tcW w:w="2526" w:type="dxa"/>
          </w:tcPr>
          <w:p w14:paraId="161274D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idak tau mba , hehe</w:t>
            </w:r>
          </w:p>
        </w:tc>
      </w:tr>
      <w:tr w:rsidR="002932B0" w:rsidRPr="002932B0" w14:paraId="1C961CE3" w14:textId="77777777" w:rsidTr="00F56C1D">
        <w:tc>
          <w:tcPr>
            <w:tcW w:w="823" w:type="dxa"/>
          </w:tcPr>
          <w:p w14:paraId="429AE933" w14:textId="77777777" w:rsidR="002932B0" w:rsidRPr="002932B0" w:rsidRDefault="002932B0" w:rsidP="002932B0">
            <w:pPr>
              <w:spacing w:line="276" w:lineRule="auto"/>
              <w:ind w:left="360"/>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3.</w:t>
            </w:r>
          </w:p>
        </w:tc>
        <w:tc>
          <w:tcPr>
            <w:tcW w:w="4227" w:type="dxa"/>
          </w:tcPr>
          <w:p w14:paraId="4BF12C22"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menurut saudara staf penanganan pengaduan kekerasan akan memberikan informasi  yang jelas kepada korban kekerasan ?</w:t>
            </w:r>
          </w:p>
        </w:tc>
        <w:tc>
          <w:tcPr>
            <w:tcW w:w="2526" w:type="dxa"/>
          </w:tcPr>
          <w:p w14:paraId="7E36EFB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astinya harus memberi informasi yang jelas yah</w:t>
            </w:r>
          </w:p>
        </w:tc>
      </w:tr>
      <w:tr w:rsidR="002932B0" w:rsidRPr="002932B0" w14:paraId="17B52E5B" w14:textId="77777777" w:rsidTr="00F56C1D">
        <w:tc>
          <w:tcPr>
            <w:tcW w:w="7576" w:type="dxa"/>
            <w:gridSpan w:val="3"/>
            <w:vAlign w:val="center"/>
          </w:tcPr>
          <w:p w14:paraId="45DF044F"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kuntabilitas</w:t>
            </w:r>
          </w:p>
        </w:tc>
      </w:tr>
      <w:tr w:rsidR="002932B0" w:rsidRPr="002932B0" w14:paraId="0778DEB4" w14:textId="77777777" w:rsidTr="00F56C1D">
        <w:tc>
          <w:tcPr>
            <w:tcW w:w="823" w:type="dxa"/>
          </w:tcPr>
          <w:p w14:paraId="1CC022DE"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12064EE8"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sistem pengaduan online memiliki tingkat akuntabilitas yang tinggi dalam penanganan kasus kekerasan online?</w:t>
            </w:r>
          </w:p>
        </w:tc>
        <w:tc>
          <w:tcPr>
            <w:tcW w:w="2526" w:type="dxa"/>
          </w:tcPr>
          <w:p w14:paraId="170DCCD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Iya tinggi mba </w:t>
            </w:r>
          </w:p>
        </w:tc>
      </w:tr>
      <w:tr w:rsidR="002932B0" w:rsidRPr="002932B0" w14:paraId="5C2ABE7C" w14:textId="77777777" w:rsidTr="00F56C1D">
        <w:tc>
          <w:tcPr>
            <w:tcW w:w="823" w:type="dxa"/>
          </w:tcPr>
          <w:p w14:paraId="43045D82"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19840DF5"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pengaduan online dapat memberikan laporan atau pertanggungjawaban hasil dari pelayanan pengaduan kekerasan online kepada masyarakat?</w:t>
            </w:r>
          </w:p>
          <w:p w14:paraId="7A183FA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0F4EC6B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Kalo hasilnya jangan oh , kasian korban nanti</w:t>
            </w:r>
          </w:p>
        </w:tc>
      </w:tr>
      <w:tr w:rsidR="002932B0" w:rsidRPr="002932B0" w14:paraId="7F76F648" w14:textId="77777777" w:rsidTr="00F56C1D">
        <w:tc>
          <w:tcPr>
            <w:tcW w:w="823" w:type="dxa"/>
          </w:tcPr>
          <w:p w14:paraId="6EDA90FB"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51F8E9A4"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online ini sudah memastikan bahwa setiap tindakan atau keputusan yang diambil dalam penanganan kasus kekerasan online  ini sudah didasarkan pada pedoman atau kebijakan yang sudah jelas?</w:t>
            </w:r>
          </w:p>
          <w:p w14:paraId="5528072D"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7BA837F0"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Harusnya udah dipastikan yah, sesuai sama pedomanya.</w:t>
            </w:r>
          </w:p>
        </w:tc>
      </w:tr>
    </w:tbl>
    <w:p w14:paraId="11D3315A"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p>
    <w:p w14:paraId="6E1913A6" w14:textId="77777777" w:rsidR="002932B0" w:rsidRPr="002932B0" w:rsidRDefault="002932B0" w:rsidP="002932B0">
      <w:pPr>
        <w:spacing w:line="276" w:lineRule="auto"/>
        <w:rPr>
          <w:rFonts w:ascii="Times New Roman" w:eastAsia="Calibri" w:hAnsi="Times New Roman" w:cs="Times New Roman"/>
          <w:kern w:val="0"/>
          <w:sz w:val="24"/>
          <w:szCs w:val="24"/>
          <w14:ligatures w14:val="none"/>
        </w:rPr>
      </w:pPr>
    </w:p>
    <w:p w14:paraId="5313ABDC" w14:textId="77777777" w:rsidR="002932B0" w:rsidRPr="002932B0" w:rsidRDefault="002932B0" w:rsidP="002932B0">
      <w:pPr>
        <w:pBdr>
          <w:top w:val="nil"/>
          <w:left w:val="nil"/>
          <w:bottom w:val="nil"/>
          <w:right w:val="nil"/>
          <w:between w:val="nil"/>
        </w:pBdr>
        <w:spacing w:line="480" w:lineRule="auto"/>
        <w:ind w:left="1440"/>
        <w:contextualSpacing/>
        <w:jc w:val="both"/>
        <w:rPr>
          <w:rFonts w:ascii="Times New Roman" w:eastAsia="Times New Roman" w:hAnsi="Times New Roman" w:cs="Times New Roman"/>
          <w:color w:val="000000"/>
          <w:kern w:val="0"/>
          <w:sz w:val="24"/>
          <w:szCs w:val="24"/>
          <w14:ligatures w14:val="none"/>
        </w:rPr>
      </w:pPr>
    </w:p>
    <w:p w14:paraId="34B4E7C5" w14:textId="77777777" w:rsidR="002932B0" w:rsidRPr="002932B0" w:rsidRDefault="002932B0" w:rsidP="002932B0">
      <w:pPr>
        <w:pBdr>
          <w:top w:val="nil"/>
          <w:left w:val="nil"/>
          <w:bottom w:val="nil"/>
          <w:right w:val="nil"/>
          <w:between w:val="nil"/>
        </w:pBdr>
        <w:spacing w:line="480" w:lineRule="auto"/>
        <w:ind w:left="1440" w:hanging="360"/>
        <w:jc w:val="center"/>
        <w:rPr>
          <w:rFonts w:ascii="Times New Roman" w:eastAsia="Calibri" w:hAnsi="Times New Roman" w:cs="Times New Roman"/>
          <w:b/>
          <w:bCs/>
          <w:kern w:val="0"/>
          <w:sz w:val="24"/>
          <w:szCs w:val="24"/>
          <w14:ligatures w14:val="none"/>
        </w:rPr>
      </w:pPr>
      <w:r w:rsidRPr="002932B0">
        <w:rPr>
          <w:rFonts w:ascii="Times New Roman" w:eastAsia="Calibri" w:hAnsi="Times New Roman" w:cs="Times New Roman"/>
          <w:b/>
          <w:bCs/>
          <w:kern w:val="0"/>
          <w:sz w:val="24"/>
          <w:szCs w:val="24"/>
          <w14:ligatures w14:val="none"/>
        </w:rPr>
        <w:t>PEDOMAN WAWANCARA</w:t>
      </w:r>
    </w:p>
    <w:p w14:paraId="1B2C4A09"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udul Penelitian</w:t>
      </w:r>
      <w:r w:rsidRPr="002932B0">
        <w:rPr>
          <w:rFonts w:ascii="Times New Roman" w:eastAsia="Times New Roman" w:hAnsi="Times New Roman" w:cs="Times New Roman"/>
          <w:color w:val="000000"/>
          <w:kern w:val="0"/>
          <w:sz w:val="24"/>
          <w:szCs w:val="24"/>
          <w14:ligatures w14:val="none"/>
        </w:rPr>
        <w:tab/>
        <w:t xml:space="preserve">: Implementasi </w:t>
      </w:r>
      <w:r w:rsidRPr="002932B0">
        <w:rPr>
          <w:rFonts w:ascii="Times New Roman" w:eastAsia="Times New Roman" w:hAnsi="Times New Roman" w:cs="Times New Roman"/>
          <w:i/>
          <w:iCs/>
          <w:color w:val="000000"/>
          <w:kern w:val="0"/>
          <w:sz w:val="24"/>
          <w:szCs w:val="24"/>
          <w14:ligatures w14:val="none"/>
        </w:rPr>
        <w:t>E-government to citizen</w:t>
      </w:r>
      <w:r w:rsidRPr="002932B0">
        <w:rPr>
          <w:rFonts w:ascii="Times New Roman" w:eastAsia="Times New Roman" w:hAnsi="Times New Roman" w:cs="Times New Roman"/>
          <w:color w:val="000000"/>
          <w:kern w:val="0"/>
          <w:sz w:val="24"/>
          <w:szCs w:val="24"/>
          <w14:ligatures w14:val="none"/>
        </w:rPr>
        <w:t xml:space="preserve"> Dalam Pelayanan korban Kekerasan di  Kota Tegal (Studi Pada Bidang Pemberdayaan Perempuan dan Perlindungan Anak pada tahun 2022)</w:t>
      </w:r>
    </w:p>
    <w:p w14:paraId="0D20EA1A"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b/>
          <w:bCs/>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Identitas Responden </w:t>
      </w:r>
    </w:p>
    <w:p w14:paraId="42C1AF14"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Informan</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xml:space="preserve">: Masyarakat kota </w:t>
      </w:r>
    </w:p>
    <w:p w14:paraId="1B665E9F"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gal</w:t>
      </w:r>
    </w:p>
    <w:p w14:paraId="4148B0C2"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Nama Informan </w:t>
      </w:r>
      <w:r w:rsidRPr="002932B0">
        <w:rPr>
          <w:rFonts w:ascii="Times New Roman" w:eastAsia="Times New Roman" w:hAnsi="Times New Roman" w:cs="Times New Roman"/>
          <w:color w:val="000000"/>
          <w:kern w:val="0"/>
          <w:sz w:val="24"/>
          <w:szCs w:val="24"/>
          <w14:ligatures w14:val="none"/>
        </w:rPr>
        <w:tab/>
        <w:t>: Wawih</w:t>
      </w:r>
    </w:p>
    <w:p w14:paraId="1CB1E8C2"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enis Kelamin</w:t>
      </w:r>
      <w:r w:rsidRPr="002932B0">
        <w:rPr>
          <w:rFonts w:ascii="Times New Roman" w:eastAsia="Times New Roman" w:hAnsi="Times New Roman" w:cs="Times New Roman"/>
          <w:color w:val="000000"/>
          <w:kern w:val="0"/>
          <w:sz w:val="24"/>
          <w:szCs w:val="24"/>
          <w14:ligatures w14:val="none"/>
        </w:rPr>
        <w:tab/>
        <w:t>: Perempuan</w:t>
      </w:r>
    </w:p>
    <w:p w14:paraId="703B0BA0"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Umur</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35</w:t>
      </w:r>
    </w:p>
    <w:p w14:paraId="2439FF53" w14:textId="77777777" w:rsidR="002932B0" w:rsidRPr="002932B0" w:rsidRDefault="002932B0" w:rsidP="002932B0">
      <w:pPr>
        <w:numPr>
          <w:ilvl w:val="0"/>
          <w:numId w:val="23"/>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Alamat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Kecamatan Margadana</w:t>
      </w:r>
    </w:p>
    <w:p w14:paraId="6004D2EA"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Jadwal Wawancara</w:t>
      </w:r>
    </w:p>
    <w:p w14:paraId="341C4AF4"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Hari/Tanggal</w:t>
      </w:r>
      <w:r w:rsidRPr="002932B0">
        <w:rPr>
          <w:rFonts w:ascii="Times New Roman" w:eastAsia="Times New Roman" w:hAnsi="Times New Roman" w:cs="Times New Roman"/>
          <w:color w:val="000000"/>
          <w:kern w:val="0"/>
          <w:sz w:val="24"/>
          <w:szCs w:val="24"/>
          <w14:ligatures w14:val="none"/>
        </w:rPr>
        <w:tab/>
        <w:t>: Senin 24 juli 2023</w:t>
      </w:r>
    </w:p>
    <w:p w14:paraId="3C74345A"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 xml:space="preserve">Waktu </w:t>
      </w:r>
      <w:r w:rsidRPr="002932B0">
        <w:rPr>
          <w:rFonts w:ascii="Times New Roman" w:eastAsia="Times New Roman" w:hAnsi="Times New Roman" w:cs="Times New Roman"/>
          <w:color w:val="000000"/>
          <w:kern w:val="0"/>
          <w:sz w:val="24"/>
          <w:szCs w:val="24"/>
          <w14:ligatures w14:val="none"/>
        </w:rPr>
        <w:tab/>
      </w:r>
      <w:r w:rsidRPr="002932B0">
        <w:rPr>
          <w:rFonts w:ascii="Times New Roman" w:eastAsia="Times New Roman" w:hAnsi="Times New Roman" w:cs="Times New Roman"/>
          <w:color w:val="000000"/>
          <w:kern w:val="0"/>
          <w:sz w:val="24"/>
          <w:szCs w:val="24"/>
          <w14:ligatures w14:val="none"/>
        </w:rPr>
        <w:tab/>
        <w:t>: 11.00 wib</w:t>
      </w:r>
    </w:p>
    <w:p w14:paraId="510945FF" w14:textId="77777777" w:rsidR="002932B0" w:rsidRPr="002932B0" w:rsidRDefault="002932B0" w:rsidP="002932B0">
      <w:pPr>
        <w:numPr>
          <w:ilvl w:val="0"/>
          <w:numId w:val="24"/>
        </w:numPr>
        <w:pBdr>
          <w:top w:val="nil"/>
          <w:left w:val="nil"/>
          <w:bottom w:val="nil"/>
          <w:right w:val="nil"/>
          <w:between w:val="nil"/>
        </w:pBdr>
        <w:spacing w:line="480" w:lineRule="auto"/>
        <w:contextualSpacing/>
        <w:jc w:val="both"/>
        <w:rPr>
          <w:rFonts w:ascii="Times New Roman" w:eastAsia="Times New Roman" w:hAnsi="Times New Roman" w:cs="Times New Roman"/>
          <w:color w:val="000000"/>
          <w:kern w:val="0"/>
          <w:sz w:val="24"/>
          <w:szCs w:val="24"/>
          <w14:ligatures w14:val="none"/>
        </w:rPr>
      </w:pPr>
      <w:r w:rsidRPr="002932B0">
        <w:rPr>
          <w:rFonts w:ascii="Times New Roman" w:eastAsia="Times New Roman" w:hAnsi="Times New Roman" w:cs="Times New Roman"/>
          <w:color w:val="000000"/>
          <w:kern w:val="0"/>
          <w:sz w:val="24"/>
          <w:szCs w:val="24"/>
          <w14:ligatures w14:val="none"/>
        </w:rPr>
        <w:t>Tempat Wawancara</w:t>
      </w:r>
      <w:r w:rsidRPr="002932B0">
        <w:rPr>
          <w:rFonts w:ascii="Times New Roman" w:eastAsia="Times New Roman" w:hAnsi="Times New Roman" w:cs="Times New Roman"/>
          <w:color w:val="000000"/>
          <w:kern w:val="0"/>
          <w:sz w:val="24"/>
          <w:szCs w:val="24"/>
          <w14:ligatures w14:val="none"/>
        </w:rPr>
        <w:tab/>
        <w:t>: Di warung ibu wawih</w:t>
      </w:r>
    </w:p>
    <w:p w14:paraId="6BCF37A7" w14:textId="77777777" w:rsidR="002932B0" w:rsidRPr="002932B0" w:rsidRDefault="002932B0" w:rsidP="002932B0">
      <w:pPr>
        <w:numPr>
          <w:ilvl w:val="0"/>
          <w:numId w:val="22"/>
        </w:numPr>
        <w:pBdr>
          <w:top w:val="nil"/>
          <w:left w:val="nil"/>
          <w:bottom w:val="nil"/>
          <w:right w:val="nil"/>
          <w:between w:val="nil"/>
        </w:pBdr>
        <w:spacing w:line="480" w:lineRule="auto"/>
        <w:contextualSpacing/>
        <w:jc w:val="both"/>
        <w:rPr>
          <w:rFonts w:ascii="Times New Roman" w:eastAsia="Calibri" w:hAnsi="Times New Roman" w:cs="Times New Roman"/>
          <w:kern w:val="0"/>
          <w:sz w:val="24"/>
          <w:szCs w:val="24"/>
          <w14:ligatures w14:val="none"/>
        </w:rPr>
      </w:pPr>
      <w:r w:rsidRPr="002932B0">
        <w:rPr>
          <w:rFonts w:ascii="Times New Roman" w:eastAsia="Times New Roman" w:hAnsi="Times New Roman" w:cs="Times New Roman"/>
          <w:color w:val="000000"/>
          <w:kern w:val="0"/>
          <w:sz w:val="24"/>
          <w:szCs w:val="24"/>
          <w14:ligatures w14:val="none"/>
        </w:rPr>
        <w:t>Materi Penelitian</w:t>
      </w:r>
    </w:p>
    <w:p w14:paraId="0796F0B7"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p>
    <w:tbl>
      <w:tblPr>
        <w:tblStyle w:val="TableGrid9"/>
        <w:tblW w:w="0" w:type="auto"/>
        <w:tblInd w:w="1440" w:type="dxa"/>
        <w:tblLook w:val="04A0" w:firstRow="1" w:lastRow="0" w:firstColumn="1" w:lastColumn="0" w:noHBand="0" w:noVBand="1"/>
      </w:tblPr>
      <w:tblGrid>
        <w:gridCol w:w="823"/>
        <w:gridCol w:w="4227"/>
        <w:gridCol w:w="2526"/>
      </w:tblGrid>
      <w:tr w:rsidR="002932B0" w:rsidRPr="002932B0" w14:paraId="407587AA" w14:textId="77777777" w:rsidTr="00F56C1D">
        <w:tc>
          <w:tcPr>
            <w:tcW w:w="823" w:type="dxa"/>
            <w:vAlign w:val="center"/>
          </w:tcPr>
          <w:p w14:paraId="449D5773"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NO</w:t>
            </w:r>
          </w:p>
        </w:tc>
        <w:tc>
          <w:tcPr>
            <w:tcW w:w="4227" w:type="dxa"/>
            <w:vAlign w:val="center"/>
          </w:tcPr>
          <w:p w14:paraId="6330AEBE"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PERTANYAAN</w:t>
            </w:r>
          </w:p>
        </w:tc>
        <w:tc>
          <w:tcPr>
            <w:tcW w:w="2526" w:type="dxa"/>
            <w:vAlign w:val="center"/>
          </w:tcPr>
          <w:p w14:paraId="5DAC924D"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JAWABAN</w:t>
            </w:r>
          </w:p>
        </w:tc>
      </w:tr>
      <w:tr w:rsidR="002932B0" w:rsidRPr="002932B0" w14:paraId="3F2F0977" w14:textId="77777777" w:rsidTr="00F56C1D">
        <w:tc>
          <w:tcPr>
            <w:tcW w:w="7576" w:type="dxa"/>
            <w:gridSpan w:val="3"/>
            <w:vAlign w:val="center"/>
          </w:tcPr>
          <w:p w14:paraId="77E2499D"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ektivitas</w:t>
            </w:r>
          </w:p>
        </w:tc>
      </w:tr>
      <w:tr w:rsidR="002932B0" w:rsidRPr="002932B0" w14:paraId="13235741" w14:textId="77777777" w:rsidTr="00F56C1D">
        <w:tc>
          <w:tcPr>
            <w:tcW w:w="823" w:type="dxa"/>
          </w:tcPr>
          <w:p w14:paraId="0A8AF6C5"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1029A38F" w14:textId="77777777" w:rsidR="002932B0" w:rsidRPr="002932B0" w:rsidRDefault="002932B0" w:rsidP="002932B0">
            <w:pPr>
              <w:spacing w:line="276" w:lineRule="auto"/>
              <w:rPr>
                <w:rFonts w:ascii="Times New Roman" w:eastAsia="Times New Roman" w:hAnsi="Times New Roman"/>
                <w:color w:val="000000"/>
                <w:sz w:val="24"/>
                <w:szCs w:val="24"/>
              </w:rPr>
            </w:pPr>
            <w:r w:rsidRPr="002932B0">
              <w:rPr>
                <w:rFonts w:ascii="Times New Roman" w:eastAsia="Calibri" w:hAnsi="Times New Roman"/>
                <w:sz w:val="24"/>
                <w:szCs w:val="24"/>
              </w:rPr>
              <w:t xml:space="preserve">Apakah saudara mengetahui adanya pengaduan untuk melaporkan kasus kekerasan online? </w:t>
            </w:r>
          </w:p>
        </w:tc>
        <w:tc>
          <w:tcPr>
            <w:tcW w:w="2526" w:type="dxa"/>
          </w:tcPr>
          <w:p w14:paraId="28745D1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Saya belum tau e mba</w:t>
            </w:r>
          </w:p>
        </w:tc>
      </w:tr>
      <w:tr w:rsidR="002932B0" w:rsidRPr="002932B0" w14:paraId="42AFC477" w14:textId="77777777" w:rsidTr="00F56C1D">
        <w:tc>
          <w:tcPr>
            <w:tcW w:w="823" w:type="dxa"/>
          </w:tcPr>
          <w:p w14:paraId="4DD718AD"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4FDA8A4D"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bahwa sistem online ini membantu mempercepat tanggapan atau penanganan kasus kekerasan online ?</w:t>
            </w:r>
          </w:p>
          <w:p w14:paraId="0DF88391"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11DC121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Ya kalo dibuat bisa jadi mempercepat.</w:t>
            </w:r>
          </w:p>
        </w:tc>
      </w:tr>
      <w:tr w:rsidR="002932B0" w:rsidRPr="002932B0" w14:paraId="4E7574CB" w14:textId="77777777" w:rsidTr="00F56C1D">
        <w:tc>
          <w:tcPr>
            <w:tcW w:w="823" w:type="dxa"/>
          </w:tcPr>
          <w:p w14:paraId="6C10F294" w14:textId="77777777" w:rsidR="002932B0" w:rsidRPr="002932B0" w:rsidRDefault="002932B0" w:rsidP="002932B0">
            <w:pPr>
              <w:numPr>
                <w:ilvl w:val="0"/>
                <w:numId w:val="25"/>
              </w:numPr>
              <w:spacing w:line="276" w:lineRule="auto"/>
              <w:contextualSpacing/>
              <w:jc w:val="both"/>
              <w:rPr>
                <w:rFonts w:ascii="Times New Roman" w:eastAsia="Times New Roman" w:hAnsi="Times New Roman"/>
                <w:color w:val="000000"/>
                <w:sz w:val="24"/>
                <w:szCs w:val="24"/>
              </w:rPr>
            </w:pPr>
          </w:p>
        </w:tc>
        <w:tc>
          <w:tcPr>
            <w:tcW w:w="4227" w:type="dxa"/>
          </w:tcPr>
          <w:p w14:paraId="6137007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sistem pengaduan online ini memberikan akses yang mudah dan cepat dalam melaporkan kasus kekerasan online tanpa memerlukan banyak langkah atau prosedur yang rumit?</w:t>
            </w:r>
          </w:p>
        </w:tc>
        <w:tc>
          <w:tcPr>
            <w:tcW w:w="2526" w:type="dxa"/>
          </w:tcPr>
          <w:p w14:paraId="1618BF74"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paling</w:t>
            </w:r>
          </w:p>
        </w:tc>
      </w:tr>
      <w:tr w:rsidR="002932B0" w:rsidRPr="002932B0" w14:paraId="45F7CE81" w14:textId="77777777" w:rsidTr="00F56C1D">
        <w:tc>
          <w:tcPr>
            <w:tcW w:w="7576" w:type="dxa"/>
            <w:gridSpan w:val="3"/>
            <w:vAlign w:val="center"/>
          </w:tcPr>
          <w:p w14:paraId="0B0E7DAB"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Efisiensi</w:t>
            </w:r>
          </w:p>
        </w:tc>
      </w:tr>
      <w:tr w:rsidR="002932B0" w:rsidRPr="002932B0" w14:paraId="32AC6171" w14:textId="77777777" w:rsidTr="00F56C1D">
        <w:tc>
          <w:tcPr>
            <w:tcW w:w="823" w:type="dxa"/>
          </w:tcPr>
          <w:p w14:paraId="4EBA0C58"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527871DF"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Menurut saudara , Bagaimana sistem pengaduan online membantu para korban dalam menghemat waktu dan upaya dalam melaporkan kasus kekerasan online?</w:t>
            </w:r>
          </w:p>
          <w:p w14:paraId="71B5530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543FE7C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Lewat  online katanya bisa, jadi tinggal klik di hp aja .</w:t>
            </w:r>
          </w:p>
        </w:tc>
      </w:tr>
      <w:tr w:rsidR="002932B0" w:rsidRPr="002932B0" w14:paraId="15D8D7BF" w14:textId="77777777" w:rsidTr="00F56C1D">
        <w:tc>
          <w:tcPr>
            <w:tcW w:w="823" w:type="dxa"/>
          </w:tcPr>
          <w:p w14:paraId="1A22E7D9"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4825215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Bagaimana penilaian saudara terhadap  efisiensi sistem online ini dalam memberikan informasi tentang langkah-langkah selanjutnya setelah korban  melaporkan kasus kekerasan online ?</w:t>
            </w:r>
          </w:p>
        </w:tc>
        <w:tc>
          <w:tcPr>
            <w:tcW w:w="2526" w:type="dxa"/>
          </w:tcPr>
          <w:p w14:paraId="537DA2B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Ya bagus cukup efesien mba</w:t>
            </w:r>
          </w:p>
        </w:tc>
      </w:tr>
      <w:tr w:rsidR="002932B0" w:rsidRPr="002932B0" w14:paraId="301326F2" w14:textId="77777777" w:rsidTr="00F56C1D">
        <w:tc>
          <w:tcPr>
            <w:tcW w:w="823" w:type="dxa"/>
          </w:tcPr>
          <w:p w14:paraId="3AD97EDF" w14:textId="77777777" w:rsidR="002932B0" w:rsidRPr="002932B0" w:rsidRDefault="002932B0" w:rsidP="002932B0">
            <w:pPr>
              <w:numPr>
                <w:ilvl w:val="0"/>
                <w:numId w:val="26"/>
              </w:numPr>
              <w:spacing w:line="276" w:lineRule="auto"/>
              <w:contextualSpacing/>
              <w:jc w:val="both"/>
              <w:rPr>
                <w:rFonts w:ascii="Times New Roman" w:eastAsia="Times New Roman" w:hAnsi="Times New Roman"/>
                <w:color w:val="000000"/>
                <w:sz w:val="24"/>
                <w:szCs w:val="24"/>
              </w:rPr>
            </w:pPr>
          </w:p>
        </w:tc>
        <w:tc>
          <w:tcPr>
            <w:tcW w:w="4227" w:type="dxa"/>
          </w:tcPr>
          <w:p w14:paraId="44E50B9A"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 xml:space="preserve">Apakah ada tantangan atau hambatan yang dihadapi masyarakat dalam menggunakan sistem online untuk melaporkan kasus kekerasan online? </w:t>
            </w:r>
          </w:p>
        </w:tc>
        <w:tc>
          <w:tcPr>
            <w:tcW w:w="2526" w:type="dxa"/>
          </w:tcPr>
          <w:p w14:paraId="21FADD9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da. Banyak masyarakat yang gaptek mba , jadi gak tau online apalagi pengaduan secara online. Kalo pengaduan di dinas tau mba.</w:t>
            </w:r>
          </w:p>
        </w:tc>
      </w:tr>
      <w:tr w:rsidR="002932B0" w:rsidRPr="002932B0" w14:paraId="01384A5E" w14:textId="77777777" w:rsidTr="00F56C1D">
        <w:tc>
          <w:tcPr>
            <w:tcW w:w="7576" w:type="dxa"/>
            <w:gridSpan w:val="3"/>
            <w:vAlign w:val="center"/>
          </w:tcPr>
          <w:p w14:paraId="69C9E3E2"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Transparansi</w:t>
            </w:r>
          </w:p>
        </w:tc>
      </w:tr>
      <w:tr w:rsidR="002932B0" w:rsidRPr="002932B0" w14:paraId="24614DB8" w14:textId="77777777" w:rsidTr="00F56C1D">
        <w:tc>
          <w:tcPr>
            <w:tcW w:w="823" w:type="dxa"/>
          </w:tcPr>
          <w:p w14:paraId="6789B5E3"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1.</w:t>
            </w:r>
          </w:p>
        </w:tc>
        <w:tc>
          <w:tcPr>
            <w:tcW w:w="4227" w:type="dxa"/>
          </w:tcPr>
          <w:p w14:paraId="2913B915"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pengaduan kekerasan secara online  telah meningkatkan tingkat transparansi dalam proses melaporkan kasus kekerasan online?</w:t>
            </w:r>
          </w:p>
        </w:tc>
        <w:tc>
          <w:tcPr>
            <w:tcW w:w="2526" w:type="dxa"/>
          </w:tcPr>
          <w:p w14:paraId="74B023F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kayaknya mba</w:t>
            </w:r>
          </w:p>
        </w:tc>
      </w:tr>
      <w:tr w:rsidR="002932B0" w:rsidRPr="002932B0" w14:paraId="3B4BC916" w14:textId="77777777" w:rsidTr="00F56C1D">
        <w:tc>
          <w:tcPr>
            <w:tcW w:w="823" w:type="dxa"/>
          </w:tcPr>
          <w:p w14:paraId="43EF574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 xml:space="preserve">2. </w:t>
            </w:r>
          </w:p>
        </w:tc>
        <w:tc>
          <w:tcPr>
            <w:tcW w:w="4227" w:type="dxa"/>
          </w:tcPr>
          <w:p w14:paraId="4FF4D513"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Bagaimana menurut saudara sistem pelayanan pengaduan kekerasan secara online bisa memfasilitasi transparansi dalam proses penanganan pengaduan kekerasan online kepada masyarakat?</w:t>
            </w:r>
          </w:p>
        </w:tc>
        <w:tc>
          <w:tcPr>
            <w:tcW w:w="2526" w:type="dxa"/>
          </w:tcPr>
          <w:p w14:paraId="7E9F2B44"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Bagus kalo bisa secara transparan yah</w:t>
            </w:r>
          </w:p>
        </w:tc>
      </w:tr>
      <w:tr w:rsidR="002932B0" w:rsidRPr="002932B0" w14:paraId="5FB2D486" w14:textId="77777777" w:rsidTr="00F56C1D">
        <w:tc>
          <w:tcPr>
            <w:tcW w:w="823" w:type="dxa"/>
          </w:tcPr>
          <w:p w14:paraId="656E34B8" w14:textId="77777777" w:rsidR="002932B0" w:rsidRPr="002932B0" w:rsidRDefault="002932B0" w:rsidP="002932B0">
            <w:pPr>
              <w:spacing w:line="276" w:lineRule="auto"/>
              <w:ind w:left="360"/>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3.</w:t>
            </w:r>
          </w:p>
        </w:tc>
        <w:tc>
          <w:tcPr>
            <w:tcW w:w="4227" w:type="dxa"/>
          </w:tcPr>
          <w:p w14:paraId="4FE96DFB"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menurut saudara staf penanganan pengaduan kekerasan akan memberikan informasi  yang jelas kepada korban kekerasan ?</w:t>
            </w:r>
          </w:p>
        </w:tc>
        <w:tc>
          <w:tcPr>
            <w:tcW w:w="2526" w:type="dxa"/>
          </w:tcPr>
          <w:p w14:paraId="492D08A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Menurut saya iya, nanti dikasih tau informasi yang jelas biar paham</w:t>
            </w:r>
          </w:p>
        </w:tc>
      </w:tr>
      <w:tr w:rsidR="002932B0" w:rsidRPr="002932B0" w14:paraId="324E87D9" w14:textId="77777777" w:rsidTr="00F56C1D">
        <w:tc>
          <w:tcPr>
            <w:tcW w:w="7576" w:type="dxa"/>
            <w:gridSpan w:val="3"/>
            <w:vAlign w:val="center"/>
          </w:tcPr>
          <w:p w14:paraId="6A90064C" w14:textId="77777777" w:rsidR="002932B0" w:rsidRPr="002932B0" w:rsidRDefault="002932B0" w:rsidP="002932B0">
            <w:pPr>
              <w:spacing w:line="276" w:lineRule="auto"/>
              <w:contextualSpacing/>
              <w:jc w:val="center"/>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Akuntabilitas</w:t>
            </w:r>
          </w:p>
        </w:tc>
      </w:tr>
      <w:tr w:rsidR="002932B0" w:rsidRPr="002932B0" w14:paraId="7F94256E" w14:textId="77777777" w:rsidTr="00F56C1D">
        <w:tc>
          <w:tcPr>
            <w:tcW w:w="823" w:type="dxa"/>
          </w:tcPr>
          <w:p w14:paraId="09BE5B70"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66C695BA"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Calibri" w:hAnsi="Times New Roman"/>
                <w:sz w:val="24"/>
                <w:szCs w:val="24"/>
              </w:rPr>
              <w:t>Apakah saudara merasa bahwa sistem pengaduan online memiliki tingkat akuntabilitas yang tinggi dalam penanganan kasus kekerasan online?</w:t>
            </w:r>
          </w:p>
        </w:tc>
        <w:tc>
          <w:tcPr>
            <w:tcW w:w="2526" w:type="dxa"/>
          </w:tcPr>
          <w:p w14:paraId="6B6AE9B1"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Iya mba, kan harus ada yang betanggung jawab</w:t>
            </w:r>
          </w:p>
        </w:tc>
      </w:tr>
      <w:tr w:rsidR="002932B0" w:rsidRPr="002932B0" w14:paraId="32A514B6" w14:textId="77777777" w:rsidTr="00F56C1D">
        <w:tc>
          <w:tcPr>
            <w:tcW w:w="823" w:type="dxa"/>
          </w:tcPr>
          <w:p w14:paraId="716CF028"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7B4630D4"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pengaduan online dapat memberikan laporan atau pertanggungjawaban hasil dari pelayanan pengaduan kekerasan online kepada masyarakat?</w:t>
            </w:r>
          </w:p>
          <w:p w14:paraId="4ECC306C"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0A6A7F5F"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Hasil nya bisa saja diberi tahu ke masyarakat, buat pembelajaran ke masyarakat juga</w:t>
            </w:r>
          </w:p>
        </w:tc>
      </w:tr>
      <w:tr w:rsidR="002932B0" w:rsidRPr="002932B0" w14:paraId="23B8D060" w14:textId="77777777" w:rsidTr="00F56C1D">
        <w:tc>
          <w:tcPr>
            <w:tcW w:w="823" w:type="dxa"/>
          </w:tcPr>
          <w:p w14:paraId="0218629D" w14:textId="77777777" w:rsidR="002932B0" w:rsidRPr="002932B0" w:rsidRDefault="002932B0" w:rsidP="002932B0">
            <w:pPr>
              <w:numPr>
                <w:ilvl w:val="0"/>
                <w:numId w:val="27"/>
              </w:numPr>
              <w:spacing w:line="276" w:lineRule="auto"/>
              <w:contextualSpacing/>
              <w:jc w:val="both"/>
              <w:rPr>
                <w:rFonts w:ascii="Times New Roman" w:eastAsia="Times New Roman" w:hAnsi="Times New Roman"/>
                <w:color w:val="000000"/>
                <w:sz w:val="24"/>
                <w:szCs w:val="24"/>
              </w:rPr>
            </w:pPr>
          </w:p>
        </w:tc>
        <w:tc>
          <w:tcPr>
            <w:tcW w:w="4227" w:type="dxa"/>
          </w:tcPr>
          <w:p w14:paraId="7C8BC200" w14:textId="77777777" w:rsidR="002932B0" w:rsidRPr="002932B0" w:rsidRDefault="002932B0" w:rsidP="002932B0">
            <w:pPr>
              <w:spacing w:line="276" w:lineRule="auto"/>
              <w:rPr>
                <w:rFonts w:ascii="Times New Roman" w:eastAsia="Calibri" w:hAnsi="Times New Roman"/>
                <w:sz w:val="24"/>
                <w:szCs w:val="24"/>
              </w:rPr>
            </w:pPr>
            <w:r w:rsidRPr="002932B0">
              <w:rPr>
                <w:rFonts w:ascii="Times New Roman" w:eastAsia="Calibri" w:hAnsi="Times New Roman"/>
                <w:sz w:val="24"/>
                <w:szCs w:val="24"/>
              </w:rPr>
              <w:t>Apakah menurut saudara sistem online ini sudah memastikan bahwa setiap tindakan atau keputusan yang diambil dalam penanganan kasus kekerasan online  ini sudah didasarkan pada pedoman atau kebijakan yang sudah jelas?</w:t>
            </w:r>
          </w:p>
          <w:p w14:paraId="189E7736"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p>
        </w:tc>
        <w:tc>
          <w:tcPr>
            <w:tcW w:w="2526" w:type="dxa"/>
          </w:tcPr>
          <w:p w14:paraId="12500ABE" w14:textId="77777777" w:rsidR="002932B0" w:rsidRPr="002932B0" w:rsidRDefault="002932B0" w:rsidP="002932B0">
            <w:pPr>
              <w:spacing w:line="276" w:lineRule="auto"/>
              <w:contextualSpacing/>
              <w:jc w:val="both"/>
              <w:rPr>
                <w:rFonts w:ascii="Times New Roman" w:eastAsia="Times New Roman" w:hAnsi="Times New Roman"/>
                <w:color w:val="000000"/>
                <w:sz w:val="24"/>
                <w:szCs w:val="24"/>
              </w:rPr>
            </w:pPr>
            <w:r w:rsidRPr="002932B0">
              <w:rPr>
                <w:rFonts w:ascii="Times New Roman" w:eastAsia="Times New Roman" w:hAnsi="Times New Roman"/>
                <w:color w:val="000000"/>
                <w:sz w:val="24"/>
                <w:szCs w:val="24"/>
              </w:rPr>
              <w:t>Kayaknya iya, harus sesuai dengan pedoman yang sudah ada. Biar gak salah</w:t>
            </w:r>
          </w:p>
        </w:tc>
      </w:tr>
    </w:tbl>
    <w:p w14:paraId="041EB2F1" w14:textId="77777777" w:rsidR="002932B0" w:rsidRPr="002932B0" w:rsidRDefault="002932B0" w:rsidP="002932B0">
      <w:pPr>
        <w:pBdr>
          <w:top w:val="nil"/>
          <w:left w:val="nil"/>
          <w:bottom w:val="nil"/>
          <w:right w:val="nil"/>
          <w:between w:val="nil"/>
        </w:pBdr>
        <w:spacing w:line="276" w:lineRule="auto"/>
        <w:ind w:left="1440"/>
        <w:contextualSpacing/>
        <w:jc w:val="both"/>
        <w:rPr>
          <w:rFonts w:ascii="Times New Roman" w:eastAsia="Times New Roman" w:hAnsi="Times New Roman" w:cs="Times New Roman"/>
          <w:color w:val="000000"/>
          <w:kern w:val="0"/>
          <w:sz w:val="24"/>
          <w:szCs w:val="24"/>
          <w14:ligatures w14:val="none"/>
        </w:rPr>
      </w:pPr>
    </w:p>
    <w:p w14:paraId="28C386A4" w14:textId="77777777" w:rsidR="002932B0" w:rsidRPr="002932B0" w:rsidRDefault="002932B0" w:rsidP="002932B0">
      <w:pPr>
        <w:spacing w:line="276" w:lineRule="auto"/>
        <w:rPr>
          <w:rFonts w:ascii="Times New Roman" w:eastAsia="Calibri" w:hAnsi="Times New Roman" w:cs="Times New Roman"/>
          <w:kern w:val="0"/>
          <w:sz w:val="24"/>
          <w:szCs w:val="24"/>
          <w14:ligatures w14:val="none"/>
        </w:rPr>
      </w:pPr>
    </w:p>
    <w:p w14:paraId="7011192B" w14:textId="77777777" w:rsidR="002932B0" w:rsidRPr="002932B0" w:rsidRDefault="002932B0" w:rsidP="002932B0">
      <w:pPr>
        <w:pBdr>
          <w:top w:val="nil"/>
          <w:left w:val="nil"/>
          <w:bottom w:val="nil"/>
          <w:right w:val="nil"/>
          <w:between w:val="nil"/>
        </w:pBdr>
        <w:spacing w:line="480" w:lineRule="auto"/>
        <w:ind w:left="1440"/>
        <w:contextualSpacing/>
        <w:jc w:val="both"/>
        <w:rPr>
          <w:rFonts w:ascii="Times New Roman" w:eastAsia="Calibri" w:hAnsi="Times New Roman" w:cs="Times New Roman"/>
          <w:kern w:val="0"/>
          <w:sz w:val="24"/>
          <w:szCs w:val="24"/>
          <w14:ligatures w14:val="none"/>
        </w:rPr>
      </w:pPr>
    </w:p>
    <w:p w14:paraId="5AFF6D6C" w14:textId="77777777" w:rsidR="002932B0" w:rsidRPr="002932B0" w:rsidRDefault="002932B0" w:rsidP="002932B0">
      <w:pPr>
        <w:keepNext/>
        <w:keepLines/>
        <w:spacing w:before="480" w:after="120" w:line="240" w:lineRule="auto"/>
        <w:outlineLvl w:val="0"/>
        <w:rPr>
          <w:rFonts w:ascii="Times New Roman" w:eastAsia="Calibri" w:hAnsi="Times New Roman" w:cs="Times New Roman"/>
          <w:b/>
          <w:kern w:val="0"/>
          <w:sz w:val="24"/>
          <w:szCs w:val="24"/>
          <w14:ligatures w14:val="none"/>
        </w:rPr>
      </w:pPr>
      <w:r w:rsidRPr="002932B0">
        <w:rPr>
          <w:rFonts w:ascii="Times New Roman" w:eastAsia="Calibri" w:hAnsi="Times New Roman" w:cs="Times New Roman"/>
          <w:b/>
          <w:kern w:val="0"/>
          <w:sz w:val="24"/>
          <w:szCs w:val="24"/>
          <w14:ligatures w14:val="none"/>
        </w:rPr>
        <w:t xml:space="preserve">      Lampiran</w:t>
      </w:r>
    </w:p>
    <w:p w14:paraId="1415AA2B"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Dokumentasi Wawancara</w:t>
      </w:r>
    </w:p>
    <w:p w14:paraId="1E2DF69C"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645A80FB"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 xml:space="preserve">Informan : Chaerandi </w:t>
      </w:r>
      <w:r w:rsidRPr="002932B0">
        <w:rPr>
          <w:rFonts w:ascii="Times New Roman" w:eastAsia="Calibri" w:hAnsi="Times New Roman" w:cs="Times New Roman"/>
          <w:kern w:val="0"/>
          <w:sz w:val="24"/>
          <w:szCs w:val="24"/>
          <w14:ligatures w14:val="none"/>
        </w:rPr>
        <w:tab/>
        <w:t>Anggian Achmad A. S.Psi (Staf pengelola pengaduan online )</w:t>
      </w:r>
    </w:p>
    <w:p w14:paraId="7F1313DE"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Calibri" w:eastAsia="Calibri" w:hAnsi="Calibri" w:cs="Calibri"/>
          <w:noProof/>
          <w:kern w:val="0"/>
          <w14:ligatures w14:val="none"/>
        </w:rPr>
        <w:drawing>
          <wp:inline distT="0" distB="0" distL="0" distR="0" wp14:anchorId="11268DD9" wp14:editId="0F1C7C67">
            <wp:extent cx="4785582" cy="3036570"/>
            <wp:effectExtent l="0" t="0" r="0" b="0"/>
            <wp:docPr id="1130136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36357" name=""/>
                    <pic:cNvPicPr/>
                  </pic:nvPicPr>
                  <pic:blipFill>
                    <a:blip r:embed="rId9"/>
                    <a:stretch>
                      <a:fillRect/>
                    </a:stretch>
                  </pic:blipFill>
                  <pic:spPr>
                    <a:xfrm>
                      <a:off x="0" y="0"/>
                      <a:ext cx="4797726" cy="3044275"/>
                    </a:xfrm>
                    <a:prstGeom prst="rect">
                      <a:avLst/>
                    </a:prstGeom>
                  </pic:spPr>
                </pic:pic>
              </a:graphicData>
            </a:graphic>
          </wp:inline>
        </w:drawing>
      </w:r>
    </w:p>
    <w:p w14:paraId="19EE2110"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5F772E90" w14:textId="77777777" w:rsidR="002932B0" w:rsidRPr="002932B0" w:rsidRDefault="002932B0" w:rsidP="002932B0">
      <w:pPr>
        <w:jc w:val="center"/>
        <w:rPr>
          <w:rFonts w:ascii="Times New Roman" w:eastAsia="Times New Roman" w:hAnsi="Times New Roman" w:cs="Times New Roman"/>
          <w:color w:val="000000"/>
          <w:kern w:val="0"/>
          <w:sz w:val="24"/>
          <w:szCs w:val="24"/>
          <w14:ligatures w14:val="none"/>
        </w:rPr>
      </w:pPr>
      <w:r w:rsidRPr="002932B0">
        <w:rPr>
          <w:rFonts w:ascii="Times New Roman" w:eastAsia="Calibri" w:hAnsi="Times New Roman" w:cs="Times New Roman"/>
          <w:kern w:val="0"/>
          <w:sz w:val="24"/>
          <w:szCs w:val="24"/>
          <w14:ligatures w14:val="none"/>
        </w:rPr>
        <w:t xml:space="preserve">Infoman : </w:t>
      </w:r>
      <w:r w:rsidRPr="002932B0">
        <w:rPr>
          <w:rFonts w:ascii="Times New Roman" w:eastAsia="Times New Roman" w:hAnsi="Times New Roman" w:cs="Times New Roman"/>
          <w:color w:val="000000"/>
          <w:kern w:val="0"/>
          <w:sz w:val="24"/>
          <w:szCs w:val="24"/>
          <w14:ligatures w14:val="none"/>
        </w:rPr>
        <w:t>Novita Indiani S kom (Staf penanganan korban kekerasan)</w:t>
      </w:r>
    </w:p>
    <w:p w14:paraId="7A423CA6"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Calibri" w:eastAsia="Calibri" w:hAnsi="Calibri" w:cs="Calibri"/>
          <w:noProof/>
          <w:kern w:val="0"/>
          <w14:ligatures w14:val="none"/>
        </w:rPr>
        <w:drawing>
          <wp:inline distT="0" distB="0" distL="0" distR="0" wp14:anchorId="52DD223B" wp14:editId="08770EB9">
            <wp:extent cx="4845652" cy="2828925"/>
            <wp:effectExtent l="0" t="0" r="0" b="0"/>
            <wp:docPr id="687410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10899" name=""/>
                    <pic:cNvPicPr/>
                  </pic:nvPicPr>
                  <pic:blipFill>
                    <a:blip r:embed="rId10"/>
                    <a:stretch>
                      <a:fillRect/>
                    </a:stretch>
                  </pic:blipFill>
                  <pic:spPr>
                    <a:xfrm>
                      <a:off x="0" y="0"/>
                      <a:ext cx="4849124" cy="2830952"/>
                    </a:xfrm>
                    <a:prstGeom prst="rect">
                      <a:avLst/>
                    </a:prstGeom>
                  </pic:spPr>
                </pic:pic>
              </a:graphicData>
            </a:graphic>
          </wp:inline>
        </w:drawing>
      </w:r>
    </w:p>
    <w:p w14:paraId="5A1DB38D" w14:textId="77777777" w:rsidR="002932B0" w:rsidRPr="002932B0" w:rsidRDefault="002932B0" w:rsidP="002932B0">
      <w:pPr>
        <w:keepNext/>
        <w:keepLines/>
        <w:spacing w:before="480" w:after="120" w:line="240" w:lineRule="auto"/>
        <w:jc w:val="center"/>
        <w:outlineLvl w:val="0"/>
        <w:rPr>
          <w:rFonts w:ascii="Times New Roman" w:eastAsia="Calibri" w:hAnsi="Times New Roman" w:cs="Times New Roman"/>
          <w:bCs/>
          <w:kern w:val="0"/>
          <w:sz w:val="24"/>
          <w:szCs w:val="24"/>
          <w14:ligatures w14:val="none"/>
        </w:rPr>
      </w:pPr>
      <w:r w:rsidRPr="002932B0">
        <w:rPr>
          <w:rFonts w:ascii="Times New Roman" w:eastAsia="Calibri" w:hAnsi="Times New Roman" w:cs="Times New Roman"/>
          <w:bCs/>
          <w:kern w:val="0"/>
          <w:sz w:val="24"/>
          <w:szCs w:val="24"/>
          <w14:ligatures w14:val="none"/>
        </w:rPr>
        <w:t>Informan : Ibu SH (Korban kekerasan)</w:t>
      </w:r>
    </w:p>
    <w:p w14:paraId="407DFCD1" w14:textId="77777777" w:rsidR="002932B0" w:rsidRPr="002932B0" w:rsidRDefault="002932B0" w:rsidP="002932B0">
      <w:pPr>
        <w:rPr>
          <w:rFonts w:ascii="Calibri" w:eastAsia="Calibri" w:hAnsi="Calibri" w:cs="Calibri"/>
          <w:kern w:val="0"/>
          <w14:ligatures w14:val="none"/>
        </w:rPr>
      </w:pPr>
      <w:r w:rsidRPr="002932B0">
        <w:rPr>
          <w:rFonts w:ascii="Calibri" w:eastAsia="Calibri" w:hAnsi="Calibri" w:cs="Calibri"/>
          <w:noProof/>
          <w:kern w:val="0"/>
          <w14:ligatures w14:val="none"/>
        </w:rPr>
        <w:drawing>
          <wp:inline distT="0" distB="0" distL="0" distR="0" wp14:anchorId="5A7C8827" wp14:editId="76801BCD">
            <wp:extent cx="5245768" cy="2836545"/>
            <wp:effectExtent l="0" t="0" r="0" b="1905"/>
            <wp:docPr id="28572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725567" name=""/>
                    <pic:cNvPicPr/>
                  </pic:nvPicPr>
                  <pic:blipFill>
                    <a:blip r:embed="rId11"/>
                    <a:stretch>
                      <a:fillRect/>
                    </a:stretch>
                  </pic:blipFill>
                  <pic:spPr>
                    <a:xfrm>
                      <a:off x="0" y="0"/>
                      <a:ext cx="5339089" cy="2887006"/>
                    </a:xfrm>
                    <a:prstGeom prst="rect">
                      <a:avLst/>
                    </a:prstGeom>
                  </pic:spPr>
                </pic:pic>
              </a:graphicData>
            </a:graphic>
          </wp:inline>
        </w:drawing>
      </w:r>
    </w:p>
    <w:p w14:paraId="3C58BA8A" w14:textId="77777777" w:rsidR="002932B0" w:rsidRPr="002932B0" w:rsidRDefault="002932B0" w:rsidP="002932B0">
      <w:pPr>
        <w:rPr>
          <w:rFonts w:ascii="Calibri" w:eastAsia="Calibri" w:hAnsi="Calibri" w:cs="Calibri"/>
          <w:noProof/>
          <w:kern w:val="0"/>
          <w14:ligatures w14:val="none"/>
        </w:rPr>
      </w:pPr>
    </w:p>
    <w:p w14:paraId="32F90717"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Informan : Ibu N (Korban Kekerasan)</w:t>
      </w:r>
    </w:p>
    <w:p w14:paraId="1691D7B9" w14:textId="77777777" w:rsidR="002932B0" w:rsidRPr="002932B0" w:rsidRDefault="002932B0" w:rsidP="002932B0">
      <w:pPr>
        <w:rPr>
          <w:rFonts w:ascii="Calibri" w:eastAsia="Calibri" w:hAnsi="Calibri" w:cs="Calibri"/>
          <w:kern w:val="0"/>
          <w14:ligatures w14:val="none"/>
        </w:rPr>
      </w:pPr>
      <w:r w:rsidRPr="002932B0">
        <w:rPr>
          <w:rFonts w:ascii="Calibri" w:eastAsia="Calibri" w:hAnsi="Calibri" w:cs="Calibri"/>
          <w:noProof/>
          <w:kern w:val="0"/>
          <w14:ligatures w14:val="none"/>
        </w:rPr>
        <w:drawing>
          <wp:inline distT="0" distB="0" distL="0" distR="0" wp14:anchorId="2BB78D4C" wp14:editId="3BB45FF8">
            <wp:extent cx="5245735" cy="3142822"/>
            <wp:effectExtent l="0" t="0" r="0" b="635"/>
            <wp:docPr id="1614878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78355" name=""/>
                    <pic:cNvPicPr/>
                  </pic:nvPicPr>
                  <pic:blipFill>
                    <a:blip r:embed="rId12"/>
                    <a:stretch>
                      <a:fillRect/>
                    </a:stretch>
                  </pic:blipFill>
                  <pic:spPr>
                    <a:xfrm>
                      <a:off x="0" y="0"/>
                      <a:ext cx="5300794" cy="3175809"/>
                    </a:xfrm>
                    <a:prstGeom prst="rect">
                      <a:avLst/>
                    </a:prstGeom>
                  </pic:spPr>
                </pic:pic>
              </a:graphicData>
            </a:graphic>
          </wp:inline>
        </w:drawing>
      </w:r>
    </w:p>
    <w:p w14:paraId="740D89EE"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Informan : Ibu DH (Korban Kekerasan)</w:t>
      </w:r>
      <w:r w:rsidRPr="002932B0">
        <w:rPr>
          <w:rFonts w:ascii="Calibri" w:eastAsia="Calibri" w:hAnsi="Calibri" w:cs="Calibri"/>
          <w:noProof/>
          <w:kern w:val="0"/>
          <w14:ligatures w14:val="none"/>
        </w:rPr>
        <w:t xml:space="preserve"> </w:t>
      </w:r>
      <w:r w:rsidRPr="002932B0">
        <w:rPr>
          <w:rFonts w:ascii="Calibri" w:eastAsia="Calibri" w:hAnsi="Calibri" w:cs="Calibri"/>
          <w:noProof/>
          <w:kern w:val="0"/>
          <w14:ligatures w14:val="none"/>
        </w:rPr>
        <w:drawing>
          <wp:inline distT="0" distB="0" distL="0" distR="0" wp14:anchorId="11D29240" wp14:editId="56415CF8">
            <wp:extent cx="5004020" cy="3113495"/>
            <wp:effectExtent l="0" t="0" r="6350" b="0"/>
            <wp:docPr id="1849946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46244" name=""/>
                    <pic:cNvPicPr/>
                  </pic:nvPicPr>
                  <pic:blipFill>
                    <a:blip r:embed="rId13"/>
                    <a:stretch>
                      <a:fillRect/>
                    </a:stretch>
                  </pic:blipFill>
                  <pic:spPr>
                    <a:xfrm>
                      <a:off x="0" y="0"/>
                      <a:ext cx="5004020" cy="3113495"/>
                    </a:xfrm>
                    <a:prstGeom prst="rect">
                      <a:avLst/>
                    </a:prstGeom>
                  </pic:spPr>
                </pic:pic>
              </a:graphicData>
            </a:graphic>
          </wp:inline>
        </w:drawing>
      </w:r>
    </w:p>
    <w:p w14:paraId="4671525E"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0471B100"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Informan : Suhayah (Masyarakat)</w:t>
      </w:r>
    </w:p>
    <w:p w14:paraId="18A0001B"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Calibri" w:eastAsia="Calibri" w:hAnsi="Calibri" w:cs="Calibri"/>
          <w:noProof/>
          <w:kern w:val="0"/>
          <w14:ligatures w14:val="none"/>
        </w:rPr>
        <w:drawing>
          <wp:inline distT="0" distB="0" distL="0" distR="0" wp14:anchorId="24986705" wp14:editId="05B4E4E4">
            <wp:extent cx="4933587" cy="2735643"/>
            <wp:effectExtent l="0" t="0" r="635" b="7620"/>
            <wp:docPr id="1333045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045242" name=""/>
                    <pic:cNvPicPr/>
                  </pic:nvPicPr>
                  <pic:blipFill>
                    <a:blip r:embed="rId14"/>
                    <a:stretch>
                      <a:fillRect/>
                    </a:stretch>
                  </pic:blipFill>
                  <pic:spPr>
                    <a:xfrm>
                      <a:off x="0" y="0"/>
                      <a:ext cx="4968532" cy="2755020"/>
                    </a:xfrm>
                    <a:prstGeom prst="rect">
                      <a:avLst/>
                    </a:prstGeom>
                  </pic:spPr>
                </pic:pic>
              </a:graphicData>
            </a:graphic>
          </wp:inline>
        </w:drawing>
      </w:r>
    </w:p>
    <w:p w14:paraId="4D30BAA3"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6174ED35" w14:textId="77777777" w:rsidR="002932B0" w:rsidRPr="002932B0" w:rsidRDefault="002932B0" w:rsidP="002932B0">
      <w:pPr>
        <w:keepNext/>
        <w:keepLines/>
        <w:spacing w:before="480" w:after="120" w:line="240" w:lineRule="auto"/>
        <w:jc w:val="center"/>
        <w:outlineLvl w:val="0"/>
        <w:rPr>
          <w:rFonts w:ascii="Times New Roman" w:eastAsia="Calibri" w:hAnsi="Times New Roman" w:cs="Times New Roman"/>
          <w:bCs/>
          <w:kern w:val="0"/>
          <w:sz w:val="24"/>
          <w:szCs w:val="24"/>
          <w14:ligatures w14:val="none"/>
        </w:rPr>
      </w:pPr>
    </w:p>
    <w:p w14:paraId="5DBCFCF8" w14:textId="77777777" w:rsidR="002932B0" w:rsidRPr="002932B0" w:rsidRDefault="002932B0" w:rsidP="002932B0">
      <w:pPr>
        <w:keepNext/>
        <w:keepLines/>
        <w:spacing w:before="480" w:after="120" w:line="240" w:lineRule="auto"/>
        <w:jc w:val="center"/>
        <w:outlineLvl w:val="0"/>
        <w:rPr>
          <w:rFonts w:ascii="Times New Roman" w:eastAsia="Calibri" w:hAnsi="Times New Roman" w:cs="Times New Roman"/>
          <w:bCs/>
          <w:kern w:val="0"/>
          <w:sz w:val="24"/>
          <w:szCs w:val="24"/>
          <w14:ligatures w14:val="none"/>
        </w:rPr>
      </w:pPr>
      <w:r w:rsidRPr="002932B0">
        <w:rPr>
          <w:rFonts w:ascii="Times New Roman" w:eastAsia="Calibri" w:hAnsi="Times New Roman" w:cs="Times New Roman"/>
          <w:bCs/>
          <w:kern w:val="0"/>
          <w:sz w:val="24"/>
          <w:szCs w:val="24"/>
          <w14:ligatures w14:val="none"/>
        </w:rPr>
        <w:t>Informan : Daryati (Masyarakat)</w:t>
      </w:r>
    </w:p>
    <w:p w14:paraId="36419375" w14:textId="77777777" w:rsidR="002932B0" w:rsidRPr="002932B0" w:rsidRDefault="002932B0" w:rsidP="002932B0">
      <w:pPr>
        <w:rPr>
          <w:rFonts w:ascii="Calibri" w:eastAsia="Calibri" w:hAnsi="Calibri" w:cs="Calibri"/>
          <w:kern w:val="0"/>
          <w14:ligatures w14:val="none"/>
        </w:rPr>
      </w:pPr>
      <w:r w:rsidRPr="002932B0">
        <w:rPr>
          <w:rFonts w:ascii="Calibri" w:eastAsia="Calibri" w:hAnsi="Calibri" w:cs="Calibri"/>
          <w:noProof/>
          <w:kern w:val="0"/>
          <w14:ligatures w14:val="none"/>
        </w:rPr>
        <w:drawing>
          <wp:inline distT="0" distB="0" distL="0" distR="0" wp14:anchorId="07BDA98B" wp14:editId="121DDB24">
            <wp:extent cx="5039995" cy="2828925"/>
            <wp:effectExtent l="0" t="0" r="8255" b="9525"/>
            <wp:docPr id="1732745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45051" name=""/>
                    <pic:cNvPicPr/>
                  </pic:nvPicPr>
                  <pic:blipFill>
                    <a:blip r:embed="rId15"/>
                    <a:stretch>
                      <a:fillRect/>
                    </a:stretch>
                  </pic:blipFill>
                  <pic:spPr>
                    <a:xfrm>
                      <a:off x="0" y="0"/>
                      <a:ext cx="5039995" cy="2828925"/>
                    </a:xfrm>
                    <a:prstGeom prst="rect">
                      <a:avLst/>
                    </a:prstGeom>
                  </pic:spPr>
                </pic:pic>
              </a:graphicData>
            </a:graphic>
          </wp:inline>
        </w:drawing>
      </w:r>
    </w:p>
    <w:p w14:paraId="0CC2AF6C" w14:textId="77777777" w:rsidR="002932B0" w:rsidRPr="002932B0" w:rsidRDefault="002932B0" w:rsidP="002932B0">
      <w:pPr>
        <w:rPr>
          <w:rFonts w:ascii="Calibri" w:eastAsia="Calibri" w:hAnsi="Calibri" w:cs="Calibri"/>
          <w:kern w:val="0"/>
          <w14:ligatures w14:val="none"/>
        </w:rPr>
      </w:pPr>
    </w:p>
    <w:p w14:paraId="23D07364"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Times New Roman" w:eastAsia="Calibri" w:hAnsi="Times New Roman" w:cs="Times New Roman"/>
          <w:kern w:val="0"/>
          <w:sz w:val="24"/>
          <w:szCs w:val="24"/>
          <w14:ligatures w14:val="none"/>
        </w:rPr>
        <w:t>Informan : Wawih (Masyarakat)</w:t>
      </w:r>
    </w:p>
    <w:p w14:paraId="0EE77CCD" w14:textId="77777777" w:rsidR="002932B0" w:rsidRPr="002932B0" w:rsidRDefault="002932B0" w:rsidP="002932B0">
      <w:pPr>
        <w:jc w:val="center"/>
        <w:rPr>
          <w:rFonts w:ascii="Times New Roman" w:eastAsia="Calibri" w:hAnsi="Times New Roman" w:cs="Times New Roman"/>
          <w:kern w:val="0"/>
          <w:sz w:val="24"/>
          <w:szCs w:val="24"/>
          <w14:ligatures w14:val="none"/>
        </w:rPr>
      </w:pPr>
      <w:r w:rsidRPr="002932B0">
        <w:rPr>
          <w:rFonts w:ascii="Calibri" w:eastAsia="Calibri" w:hAnsi="Calibri" w:cs="Calibri"/>
          <w:noProof/>
          <w:kern w:val="0"/>
          <w14:ligatures w14:val="none"/>
        </w:rPr>
        <w:drawing>
          <wp:inline distT="0" distB="0" distL="0" distR="0" wp14:anchorId="1E6CBCE9" wp14:editId="4C97FF66">
            <wp:extent cx="5125453" cy="2623820"/>
            <wp:effectExtent l="0" t="0" r="0" b="5080"/>
            <wp:docPr id="590454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54691" name=""/>
                    <pic:cNvPicPr/>
                  </pic:nvPicPr>
                  <pic:blipFill>
                    <a:blip r:embed="rId16"/>
                    <a:stretch>
                      <a:fillRect/>
                    </a:stretch>
                  </pic:blipFill>
                  <pic:spPr>
                    <a:xfrm>
                      <a:off x="0" y="0"/>
                      <a:ext cx="5138973" cy="2630741"/>
                    </a:xfrm>
                    <a:prstGeom prst="rect">
                      <a:avLst/>
                    </a:prstGeom>
                  </pic:spPr>
                </pic:pic>
              </a:graphicData>
            </a:graphic>
          </wp:inline>
        </w:drawing>
      </w:r>
    </w:p>
    <w:p w14:paraId="61AB8429"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0BFA01DF" w14:textId="77777777" w:rsidR="002932B0" w:rsidRPr="002932B0" w:rsidRDefault="002932B0" w:rsidP="002932B0">
      <w:pPr>
        <w:jc w:val="center"/>
        <w:rPr>
          <w:rFonts w:ascii="Times New Roman" w:eastAsia="Calibri" w:hAnsi="Times New Roman" w:cs="Times New Roman"/>
          <w:kern w:val="0"/>
          <w:sz w:val="24"/>
          <w:szCs w:val="24"/>
          <w14:ligatures w14:val="none"/>
        </w:rPr>
      </w:pPr>
    </w:p>
    <w:p w14:paraId="6A7341F1" w14:textId="77777777" w:rsidR="002932B0" w:rsidRDefault="002932B0"/>
    <w:p w14:paraId="63697715" w14:textId="77777777" w:rsidR="002932B0" w:rsidRDefault="002932B0"/>
    <w:p w14:paraId="060CC144" w14:textId="77777777" w:rsidR="002932B0" w:rsidRDefault="002932B0"/>
    <w:p w14:paraId="021ECEFD" w14:textId="77777777" w:rsidR="002932B0" w:rsidRDefault="002932B0"/>
    <w:p w14:paraId="1C00D866" w14:textId="7D202625" w:rsidR="002932B0" w:rsidRDefault="002932B0">
      <w:r>
        <w:rPr>
          <w:noProof/>
        </w:rPr>
        <w:drawing>
          <wp:inline distT="0" distB="0" distL="0" distR="0" wp14:anchorId="4FD6CB51" wp14:editId="1A31A1FD">
            <wp:extent cx="4737100" cy="8175625"/>
            <wp:effectExtent l="0" t="0" r="6350" b="0"/>
            <wp:docPr id="2057123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00" cy="8175625"/>
                    </a:xfrm>
                    <a:prstGeom prst="rect">
                      <a:avLst/>
                    </a:prstGeom>
                    <a:noFill/>
                  </pic:spPr>
                </pic:pic>
              </a:graphicData>
            </a:graphic>
          </wp:inline>
        </w:drawing>
      </w:r>
    </w:p>
    <w:p w14:paraId="07904C84" w14:textId="77777777" w:rsidR="002932B0" w:rsidRDefault="002932B0"/>
    <w:p w14:paraId="76F22D58" w14:textId="77777777" w:rsidR="002932B0" w:rsidRDefault="002932B0"/>
    <w:p w14:paraId="152FBB89" w14:textId="4EAF69AB" w:rsidR="002932B0" w:rsidRDefault="002932B0">
      <w:r>
        <w:rPr>
          <w:noProof/>
        </w:rPr>
        <w:drawing>
          <wp:inline distT="0" distB="0" distL="0" distR="0" wp14:anchorId="5B3960DD" wp14:editId="23B76BCD">
            <wp:extent cx="4834255" cy="8175625"/>
            <wp:effectExtent l="0" t="0" r="4445" b="0"/>
            <wp:docPr id="14662785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4255" cy="8175625"/>
                    </a:xfrm>
                    <a:prstGeom prst="rect">
                      <a:avLst/>
                    </a:prstGeom>
                    <a:noFill/>
                  </pic:spPr>
                </pic:pic>
              </a:graphicData>
            </a:graphic>
          </wp:inline>
        </w:drawing>
      </w:r>
    </w:p>
    <w:p w14:paraId="44A8FD7B" w14:textId="77777777" w:rsidR="002932B0" w:rsidRDefault="002932B0"/>
    <w:p w14:paraId="089FF39D" w14:textId="77777777" w:rsidR="002932B0" w:rsidRDefault="002932B0"/>
    <w:p w14:paraId="020D42D1" w14:textId="75F6C54D" w:rsidR="002932B0" w:rsidRDefault="002932B0">
      <w:r>
        <w:rPr>
          <w:noProof/>
        </w:rPr>
        <w:drawing>
          <wp:inline distT="0" distB="0" distL="0" distR="0" wp14:anchorId="60BA6F03" wp14:editId="7B012509">
            <wp:extent cx="4932045" cy="8175625"/>
            <wp:effectExtent l="0" t="0" r="1905" b="0"/>
            <wp:docPr id="14845319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32045" cy="8175625"/>
                    </a:xfrm>
                    <a:prstGeom prst="rect">
                      <a:avLst/>
                    </a:prstGeom>
                    <a:noFill/>
                  </pic:spPr>
                </pic:pic>
              </a:graphicData>
            </a:graphic>
          </wp:inline>
        </w:drawing>
      </w:r>
    </w:p>
    <w:sectPr w:rsidR="002932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7B5ED" w14:textId="77777777" w:rsidR="00A55EA7" w:rsidRDefault="00A55EA7">
      <w:pPr>
        <w:spacing w:after="0" w:line="240" w:lineRule="auto"/>
      </w:pPr>
      <w:r>
        <w:separator/>
      </w:r>
    </w:p>
  </w:endnote>
  <w:endnote w:type="continuationSeparator" w:id="0">
    <w:p w14:paraId="5F414230" w14:textId="77777777" w:rsidR="00A55EA7" w:rsidRDefault="00A55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B7AC" w14:textId="77777777" w:rsidR="00106072" w:rsidRDefault="00106072">
    <w:pPr>
      <w:pBdr>
        <w:top w:val="nil"/>
        <w:left w:val="nil"/>
        <w:bottom w:val="nil"/>
        <w:right w:val="nil"/>
        <w:between w:val="nil"/>
      </w:pBdr>
      <w:tabs>
        <w:tab w:val="center" w:pos="4680"/>
        <w:tab w:val="right" w:pos="9360"/>
      </w:tabs>
      <w:spacing w:after="0" w:line="240" w:lineRule="auto"/>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8DCCE" w14:textId="77777777" w:rsidR="00A55EA7" w:rsidRDefault="00A55EA7">
      <w:pPr>
        <w:spacing w:after="0" w:line="240" w:lineRule="auto"/>
      </w:pPr>
      <w:r>
        <w:separator/>
      </w:r>
    </w:p>
  </w:footnote>
  <w:footnote w:type="continuationSeparator" w:id="0">
    <w:p w14:paraId="77BEBD23" w14:textId="77777777" w:rsidR="00A55EA7" w:rsidRDefault="00A55E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760896"/>
      <w:docPartObj>
        <w:docPartGallery w:val="Page Numbers (Top of Page)"/>
        <w:docPartUnique/>
      </w:docPartObj>
    </w:sdtPr>
    <w:sdtEndPr>
      <w:rPr>
        <w:noProof/>
      </w:rPr>
    </w:sdtEndPr>
    <w:sdtContent>
      <w:p w14:paraId="7E2DD434" w14:textId="77777777" w:rsidR="00106072" w:rsidRDefault="00000000">
        <w:pPr>
          <w:pStyle w:val="Header"/>
          <w:jc w:val="right"/>
        </w:pPr>
        <w:r>
          <w:fldChar w:fldCharType="begin"/>
        </w:r>
        <w:r>
          <w:instrText xml:space="preserve"> PAGE   \* MERGEFORMAT </w:instrText>
        </w:r>
        <w:r>
          <w:fldChar w:fldCharType="separate"/>
        </w:r>
        <w:r>
          <w:rPr>
            <w:noProof/>
          </w:rPr>
          <w:t>131</w:t>
        </w:r>
        <w:r>
          <w:rPr>
            <w:noProof/>
          </w:rPr>
          <w:fldChar w:fldCharType="end"/>
        </w:r>
      </w:p>
    </w:sdtContent>
  </w:sdt>
  <w:p w14:paraId="3F32BB2A" w14:textId="77777777" w:rsidR="00106072" w:rsidRDefault="0010607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50305"/>
    <w:multiLevelType w:val="hybridMultilevel"/>
    <w:tmpl w:val="EBACB5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89357A"/>
    <w:multiLevelType w:val="hybridMultilevel"/>
    <w:tmpl w:val="D59AFF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7F7A75"/>
    <w:multiLevelType w:val="hybridMultilevel"/>
    <w:tmpl w:val="38A231FC"/>
    <w:lvl w:ilvl="0" w:tplc="0426944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12C4206F"/>
    <w:multiLevelType w:val="hybridMultilevel"/>
    <w:tmpl w:val="52AACA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580077"/>
    <w:multiLevelType w:val="hybridMultilevel"/>
    <w:tmpl w:val="BCC66F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EC2FB0"/>
    <w:multiLevelType w:val="hybridMultilevel"/>
    <w:tmpl w:val="7CD225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D7F3CAD"/>
    <w:multiLevelType w:val="hybridMultilevel"/>
    <w:tmpl w:val="AE48A7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52245F"/>
    <w:multiLevelType w:val="hybridMultilevel"/>
    <w:tmpl w:val="683C3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7C085B"/>
    <w:multiLevelType w:val="hybridMultilevel"/>
    <w:tmpl w:val="81C864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ECB5476"/>
    <w:multiLevelType w:val="hybridMultilevel"/>
    <w:tmpl w:val="909C4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0A5B8B"/>
    <w:multiLevelType w:val="hybridMultilevel"/>
    <w:tmpl w:val="51CA2546"/>
    <w:lvl w:ilvl="0" w:tplc="471EB8C8">
      <w:start w:val="1"/>
      <w:numFmt w:val="upperLetter"/>
      <w:lvlText w:val="%1."/>
      <w:lvlJc w:val="left"/>
      <w:pPr>
        <w:ind w:left="360"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30415C93"/>
    <w:multiLevelType w:val="hybridMultilevel"/>
    <w:tmpl w:val="175C74DC"/>
    <w:lvl w:ilvl="0" w:tplc="144623C2">
      <w:start w:val="1"/>
      <w:numFmt w:val="decimal"/>
      <w:lvlText w:val="%1."/>
      <w:lvlJc w:val="left"/>
      <w:pPr>
        <w:ind w:left="1866" w:hanging="360"/>
      </w:pPr>
      <w:rPr>
        <w:rFonts w:hint="default"/>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2" w15:restartNumberingAfterBreak="0">
    <w:nsid w:val="305021CD"/>
    <w:multiLevelType w:val="hybridMultilevel"/>
    <w:tmpl w:val="2E700236"/>
    <w:lvl w:ilvl="0" w:tplc="39D2B3D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33BC6D73"/>
    <w:multiLevelType w:val="hybridMultilevel"/>
    <w:tmpl w:val="A14439A8"/>
    <w:lvl w:ilvl="0" w:tplc="0C3A48F0">
      <w:start w:val="1"/>
      <w:numFmt w:val="upp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6F87E14"/>
    <w:multiLevelType w:val="hybridMultilevel"/>
    <w:tmpl w:val="F1388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F722AB1"/>
    <w:multiLevelType w:val="hybridMultilevel"/>
    <w:tmpl w:val="8C52B1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140C41"/>
    <w:multiLevelType w:val="hybridMultilevel"/>
    <w:tmpl w:val="7D96616C"/>
    <w:lvl w:ilvl="0" w:tplc="DEDAFCDE">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487E52F1"/>
    <w:multiLevelType w:val="hybridMultilevel"/>
    <w:tmpl w:val="E084B8B0"/>
    <w:lvl w:ilvl="0" w:tplc="799610A4">
      <w:start w:val="1"/>
      <w:numFmt w:val="upperLetter"/>
      <w:lvlText w:val="%1."/>
      <w:lvlJc w:val="left"/>
      <w:pPr>
        <w:ind w:left="1440" w:hanging="360"/>
      </w:pPr>
      <w:rPr>
        <w:rFonts w:hint="default"/>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9C25C2B"/>
    <w:multiLevelType w:val="hybridMultilevel"/>
    <w:tmpl w:val="619298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2C37AF"/>
    <w:multiLevelType w:val="hybridMultilevel"/>
    <w:tmpl w:val="5BEA7DCE"/>
    <w:lvl w:ilvl="0" w:tplc="6AAA521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50117326"/>
    <w:multiLevelType w:val="hybridMultilevel"/>
    <w:tmpl w:val="5524BCEE"/>
    <w:lvl w:ilvl="0" w:tplc="19E4968E">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1" w15:restartNumberingAfterBreak="0">
    <w:nsid w:val="5F185EC8"/>
    <w:multiLevelType w:val="hybridMultilevel"/>
    <w:tmpl w:val="52920622"/>
    <w:lvl w:ilvl="0" w:tplc="937C7A4C">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2" w15:restartNumberingAfterBreak="0">
    <w:nsid w:val="665344DE"/>
    <w:multiLevelType w:val="hybridMultilevel"/>
    <w:tmpl w:val="473885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EFF0193"/>
    <w:multiLevelType w:val="hybridMultilevel"/>
    <w:tmpl w:val="3AC2AFB0"/>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51F02EF"/>
    <w:multiLevelType w:val="hybridMultilevel"/>
    <w:tmpl w:val="F15AAB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8E45AE"/>
    <w:multiLevelType w:val="hybridMultilevel"/>
    <w:tmpl w:val="D49640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CC60357"/>
    <w:multiLevelType w:val="hybridMultilevel"/>
    <w:tmpl w:val="8B3CEEBC"/>
    <w:lvl w:ilvl="0" w:tplc="A7DE93D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2035111465">
    <w:abstractNumId w:val="10"/>
  </w:num>
  <w:num w:numId="2" w16cid:durableId="1012537297">
    <w:abstractNumId w:val="4"/>
  </w:num>
  <w:num w:numId="3" w16cid:durableId="1541479986">
    <w:abstractNumId w:val="2"/>
  </w:num>
  <w:num w:numId="4" w16cid:durableId="275790416">
    <w:abstractNumId w:val="5"/>
  </w:num>
  <w:num w:numId="5" w16cid:durableId="1127167753">
    <w:abstractNumId w:val="14"/>
  </w:num>
  <w:num w:numId="6" w16cid:durableId="86656428">
    <w:abstractNumId w:val="3"/>
  </w:num>
  <w:num w:numId="7" w16cid:durableId="385957245">
    <w:abstractNumId w:val="15"/>
  </w:num>
  <w:num w:numId="8" w16cid:durableId="462383636">
    <w:abstractNumId w:val="23"/>
  </w:num>
  <w:num w:numId="9" w16cid:durableId="1096171117">
    <w:abstractNumId w:val="12"/>
  </w:num>
  <w:num w:numId="10" w16cid:durableId="341586931">
    <w:abstractNumId w:val="19"/>
  </w:num>
  <w:num w:numId="11" w16cid:durableId="802842925">
    <w:abstractNumId w:val="9"/>
  </w:num>
  <w:num w:numId="12" w16cid:durableId="741952177">
    <w:abstractNumId w:val="25"/>
  </w:num>
  <w:num w:numId="13" w16cid:durableId="937912929">
    <w:abstractNumId w:val="8"/>
  </w:num>
  <w:num w:numId="14" w16cid:durableId="1511025959">
    <w:abstractNumId w:val="18"/>
  </w:num>
  <w:num w:numId="15" w16cid:durableId="1104886379">
    <w:abstractNumId w:val="13"/>
  </w:num>
  <w:num w:numId="16" w16cid:durableId="1725444537">
    <w:abstractNumId w:val="26"/>
  </w:num>
  <w:num w:numId="17" w16cid:durableId="1184590549">
    <w:abstractNumId w:val="20"/>
  </w:num>
  <w:num w:numId="18" w16cid:durableId="766080918">
    <w:abstractNumId w:val="22"/>
  </w:num>
  <w:num w:numId="19" w16cid:durableId="2066295193">
    <w:abstractNumId w:val="7"/>
  </w:num>
  <w:num w:numId="20" w16cid:durableId="329408331">
    <w:abstractNumId w:val="21"/>
  </w:num>
  <w:num w:numId="21" w16cid:durableId="106899425">
    <w:abstractNumId w:val="0"/>
  </w:num>
  <w:num w:numId="22" w16cid:durableId="779225634">
    <w:abstractNumId w:val="17"/>
  </w:num>
  <w:num w:numId="23" w16cid:durableId="1761222318">
    <w:abstractNumId w:val="16"/>
  </w:num>
  <w:num w:numId="24" w16cid:durableId="857694682">
    <w:abstractNumId w:val="11"/>
  </w:num>
  <w:num w:numId="25" w16cid:durableId="733895058">
    <w:abstractNumId w:val="6"/>
  </w:num>
  <w:num w:numId="26" w16cid:durableId="9333017">
    <w:abstractNumId w:val="1"/>
  </w:num>
  <w:num w:numId="27" w16cid:durableId="79182492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2B0"/>
    <w:rsid w:val="00106072"/>
    <w:rsid w:val="002932B0"/>
    <w:rsid w:val="0037375E"/>
    <w:rsid w:val="00A55EA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0DAD4"/>
  <w15:chartTrackingRefBased/>
  <w15:docId w15:val="{2B4E15D1-0F34-48A5-A0FE-644A028F8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2932B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932B0"/>
  </w:style>
  <w:style w:type="table" w:customStyle="1" w:styleId="TableGrid2">
    <w:name w:val="Table Grid2"/>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2932B0"/>
    <w:pPr>
      <w:spacing w:after="0" w:line="240" w:lineRule="auto"/>
    </w:pPr>
    <w:rPr>
      <w:rFonts w:ascii="Calibri" w:eastAsia="DengXi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932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3</Pages>
  <Words>5447</Words>
  <Characters>31049</Characters>
  <Application>Microsoft Office Word</Application>
  <DocSecurity>0</DocSecurity>
  <Lines>258</Lines>
  <Paragraphs>72</Paragraphs>
  <ScaleCrop>false</ScaleCrop>
  <Company/>
  <LinksUpToDate>false</LinksUpToDate>
  <CharactersWithSpaces>3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i Nur Asyifah</dc:creator>
  <cp:keywords/>
  <dc:description/>
  <cp:lastModifiedBy>Yenni Nur Asyifah</cp:lastModifiedBy>
  <cp:revision>1</cp:revision>
  <dcterms:created xsi:type="dcterms:W3CDTF">2023-08-26T12:05:00Z</dcterms:created>
  <dcterms:modified xsi:type="dcterms:W3CDTF">2023-08-26T14:22:00Z</dcterms:modified>
</cp:coreProperties>
</file>